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F3723C" w14:textId="5E6B162F" w:rsidR="004E7621" w:rsidRPr="00DD2E62" w:rsidRDefault="00695766" w:rsidP="00664C28">
      <w:pPr>
        <w:pStyle w:val="Title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DD2E62">
        <w:rPr>
          <w:rFonts w:ascii="Times New Roman" w:hAnsi="Times New Roman" w:cs="Times New Roman"/>
          <w:b/>
          <w:bCs/>
          <w:sz w:val="28"/>
          <w:szCs w:val="28"/>
          <w:lang w:val="en-US"/>
        </w:rPr>
        <w:t>*</w:t>
      </w:r>
      <w:r w:rsidR="00B34F58" w:rsidRPr="00DD2E62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B34F58" w:rsidRPr="00DD2E62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Is Securitization a Natural and Useful Response to Existential Threats? Introducing the Idea of Peacification  </w:t>
      </w:r>
      <w:r w:rsidR="007770B9" w:rsidRPr="00DD2E62">
        <w:rPr>
          <w:rFonts w:ascii="Times New Roman" w:hAnsi="Times New Roman" w:cs="Times New Roman"/>
          <w:b/>
          <w:bCs/>
          <w:sz w:val="28"/>
          <w:szCs w:val="28"/>
          <w:lang w:val="en-US"/>
        </w:rPr>
        <w:t>(Stata</w:t>
      </w:r>
      <w:r w:rsidR="00DF6863">
        <w:rPr>
          <w:rFonts w:ascii="Times New Roman" w:hAnsi="Times New Roman" w:cs="Times New Roman"/>
          <w:b/>
          <w:bCs/>
          <w:sz w:val="28"/>
          <w:szCs w:val="28"/>
          <w:lang w:val="en-US"/>
        </w:rPr>
        <w:t>B</w:t>
      </w:r>
      <w:r w:rsidR="007770B9" w:rsidRPr="00DD2E62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 1</w:t>
      </w:r>
      <w:r w:rsidR="00DF6863">
        <w:rPr>
          <w:rFonts w:ascii="Times New Roman" w:hAnsi="Times New Roman" w:cs="Times New Roman"/>
          <w:b/>
          <w:bCs/>
          <w:sz w:val="28"/>
          <w:szCs w:val="28"/>
          <w:lang w:val="en-US"/>
        </w:rPr>
        <w:t>8</w:t>
      </w:r>
      <w:r w:rsidR="007770B9" w:rsidRPr="00DD2E62">
        <w:rPr>
          <w:rFonts w:ascii="Times New Roman" w:hAnsi="Times New Roman" w:cs="Times New Roman"/>
          <w:b/>
          <w:bCs/>
          <w:sz w:val="28"/>
          <w:szCs w:val="28"/>
          <w:lang w:val="en-US"/>
        </w:rPr>
        <w:t>)</w:t>
      </w:r>
    </w:p>
    <w:p w14:paraId="0D30853B" w14:textId="77777777" w:rsidR="008367FD" w:rsidRDefault="008367FD" w:rsidP="00695766">
      <w:pPr>
        <w:rPr>
          <w:lang w:val="en-US"/>
        </w:rPr>
      </w:pPr>
    </w:p>
    <w:p w14:paraId="0AAEC381" w14:textId="0FD94AAB" w:rsidR="008367FD" w:rsidRDefault="009A53FA" w:rsidP="00695766">
      <w:pPr>
        <w:rPr>
          <w:lang w:val="en-US"/>
        </w:rPr>
      </w:pPr>
      <w:r>
        <w:rPr>
          <w:lang w:val="en-US"/>
        </w:rPr>
        <w:t>*</w:t>
      </w:r>
      <w:r w:rsidR="008367FD">
        <w:rPr>
          <w:lang w:val="en-US"/>
        </w:rPr>
        <w:t xml:space="preserve">use </w:t>
      </w:r>
      <w:r w:rsidR="007770B9" w:rsidRPr="007770B9">
        <w:rPr>
          <w:lang w:val="en-US"/>
        </w:rPr>
        <w:t>UCDP Georeferenced Event Dataset (GED) Global version 2</w:t>
      </w:r>
      <w:r w:rsidR="00EA1F4B">
        <w:rPr>
          <w:lang w:val="en-US"/>
        </w:rPr>
        <w:t>4</w:t>
      </w:r>
      <w:r w:rsidR="007770B9" w:rsidRPr="007770B9">
        <w:rPr>
          <w:lang w:val="en-US"/>
        </w:rPr>
        <w:t>.1</w:t>
      </w:r>
    </w:p>
    <w:p w14:paraId="56CBB936" w14:textId="5B355493" w:rsidR="006B6460" w:rsidRDefault="006B6460" w:rsidP="00695766">
      <w:pPr>
        <w:rPr>
          <w:lang w:val="en-US"/>
        </w:rPr>
      </w:pPr>
      <w:r>
        <w:rPr>
          <w:lang w:val="en-US"/>
        </w:rPr>
        <w:t xml:space="preserve">*to </w:t>
      </w:r>
      <w:r w:rsidR="00CD3384">
        <w:rPr>
          <w:lang w:val="en-US"/>
        </w:rPr>
        <w:t>investigate only the era of “humanitarian intervention” before the beginning of geopolitical wars</w:t>
      </w:r>
      <w:r w:rsidR="00C7488E">
        <w:rPr>
          <w:lang w:val="en-US"/>
        </w:rPr>
        <w:t xml:space="preserve">, the focus will be from after the transition to post-cold war era, to before the </w:t>
      </w:r>
      <w:r w:rsidR="00C54F7D">
        <w:rPr>
          <w:lang w:val="en-US"/>
        </w:rPr>
        <w:t>competition in Syria and start of war in Ukraine. Thus, focus on 1</w:t>
      </w:r>
      <w:r w:rsidR="00290E20">
        <w:rPr>
          <w:lang w:val="en-US"/>
        </w:rPr>
        <w:t>993-2013.</w:t>
      </w:r>
    </w:p>
    <w:p w14:paraId="2C64BED1" w14:textId="0300F536" w:rsidR="004E5765" w:rsidRDefault="0059475F" w:rsidP="00695766">
      <w:pPr>
        <w:rPr>
          <w:lang w:val="en-US"/>
        </w:rPr>
      </w:pPr>
      <w:r>
        <w:rPr>
          <w:lang w:val="en-US"/>
        </w:rPr>
        <w:t>d</w:t>
      </w:r>
      <w:r w:rsidR="004E5765">
        <w:rPr>
          <w:lang w:val="en-US"/>
        </w:rPr>
        <w:t>ro</w:t>
      </w:r>
      <w:r>
        <w:rPr>
          <w:lang w:val="en-US"/>
        </w:rPr>
        <w:t>p if year &gt; 2013</w:t>
      </w:r>
    </w:p>
    <w:p w14:paraId="29278BFD" w14:textId="2964A413" w:rsidR="0059475F" w:rsidRDefault="0059475F" w:rsidP="00695766">
      <w:pPr>
        <w:rPr>
          <w:lang w:val="en-US"/>
        </w:rPr>
      </w:pPr>
      <w:r>
        <w:rPr>
          <w:lang w:val="en-US"/>
        </w:rPr>
        <w:t xml:space="preserve">drop if year &lt; </w:t>
      </w:r>
      <w:r w:rsidR="00874A16">
        <w:rPr>
          <w:lang w:val="en-US"/>
        </w:rPr>
        <w:t>1993</w:t>
      </w:r>
    </w:p>
    <w:p w14:paraId="0411D9BF" w14:textId="199DF874" w:rsidR="006B6460" w:rsidRDefault="006B6460" w:rsidP="006B6460">
      <w:pPr>
        <w:rPr>
          <w:lang w:val="en-US"/>
        </w:rPr>
      </w:pPr>
      <w:r w:rsidRPr="006B6460">
        <w:rPr>
          <w:lang w:val="en-US"/>
        </w:rPr>
        <w:t>drop high low gwnoa gwnob</w:t>
      </w:r>
      <w:r w:rsidR="00290E20">
        <w:rPr>
          <w:lang w:val="en-US"/>
        </w:rPr>
        <w:t xml:space="preserve"> </w:t>
      </w:r>
      <w:r w:rsidRPr="006B6460">
        <w:rPr>
          <w:lang w:val="en-US"/>
        </w:rPr>
        <w:t>date_end deaths_a deaths_b deaths_civilians deaths_unknown</w:t>
      </w:r>
      <w:r w:rsidR="00290E20">
        <w:rPr>
          <w:lang w:val="en-US"/>
        </w:rPr>
        <w:t xml:space="preserve"> </w:t>
      </w:r>
      <w:r w:rsidRPr="006B6460">
        <w:rPr>
          <w:lang w:val="en-US"/>
        </w:rPr>
        <w:t>event_clarity date_prec</w:t>
      </w:r>
      <w:r w:rsidR="00290E20">
        <w:rPr>
          <w:lang w:val="en-US"/>
        </w:rPr>
        <w:t xml:space="preserve"> </w:t>
      </w:r>
      <w:r w:rsidRPr="006B6460">
        <w:rPr>
          <w:lang w:val="en-US"/>
        </w:rPr>
        <w:t xml:space="preserve"> latitude longitude geom_wkt priogrid_gid</w:t>
      </w:r>
      <w:r w:rsidR="00290E20">
        <w:rPr>
          <w:lang w:val="en-US"/>
        </w:rPr>
        <w:t xml:space="preserve"> </w:t>
      </w:r>
      <w:r w:rsidRPr="006B6460">
        <w:rPr>
          <w:lang w:val="en-US"/>
        </w:rPr>
        <w:t>active_year code_status type_of_violence conflict_dset_id  conflict_new_id conflict_name dyad_dset_id dyad_new_id dyad_name side_a_dset_id side_a_new_id side_a side_b_dset_id side_b_new_id side_b number_of_sources source_article source_office source_date source_headline source_original where_prec where_coordinates where_description adm_2 id relid</w:t>
      </w:r>
    </w:p>
    <w:p w14:paraId="1D8AF93C" w14:textId="3944440A" w:rsidR="008367FD" w:rsidRDefault="00401E11" w:rsidP="00764972">
      <w:pPr>
        <w:pStyle w:val="Heading1"/>
        <w:rPr>
          <w:lang w:val="en-US"/>
        </w:rPr>
      </w:pPr>
      <w:r w:rsidRPr="00401E11">
        <w:rPr>
          <w:lang w:val="en-US"/>
        </w:rPr>
        <w:t>*</w:t>
      </w:r>
      <w:r w:rsidR="0020343E" w:rsidRPr="00401E11">
        <w:rPr>
          <w:lang w:val="en-US"/>
        </w:rPr>
        <w:t>Create mo</w:t>
      </w:r>
      <w:r w:rsidRPr="00401E11">
        <w:rPr>
          <w:lang w:val="en-US"/>
        </w:rPr>
        <w:t>nths</w:t>
      </w:r>
    </w:p>
    <w:p w14:paraId="78B3BD8F" w14:textId="77777777" w:rsidR="00C71640" w:rsidRDefault="00C71640" w:rsidP="00CB1416">
      <w:pPr>
        <w:rPr>
          <w:lang w:val="en-US"/>
        </w:rPr>
      </w:pPr>
    </w:p>
    <w:p w14:paraId="3E795BC2" w14:textId="36377EB8" w:rsidR="00CB1416" w:rsidRPr="00CB1416" w:rsidRDefault="00CB1416" w:rsidP="00CB1416">
      <w:pPr>
        <w:rPr>
          <w:lang w:val="en-US"/>
        </w:rPr>
      </w:pPr>
      <w:r w:rsidRPr="00CB1416">
        <w:rPr>
          <w:lang w:val="en-US"/>
        </w:rPr>
        <w:t>gen date_only = dofc(date_start)</w:t>
      </w:r>
    </w:p>
    <w:p w14:paraId="5A0E1B29" w14:textId="3333D8D7" w:rsidR="00E736D3" w:rsidRDefault="00CB1416" w:rsidP="00CB1416">
      <w:pPr>
        <w:rPr>
          <w:lang w:val="en-US"/>
        </w:rPr>
      </w:pPr>
      <w:r w:rsidRPr="00CB1416">
        <w:rPr>
          <w:lang w:val="en-US"/>
        </w:rPr>
        <w:t>format date_onl</w:t>
      </w:r>
      <w:r w:rsidR="00F6336A">
        <w:rPr>
          <w:lang w:val="en-US"/>
        </w:rPr>
        <w:t>y</w:t>
      </w:r>
      <w:r w:rsidRPr="00CB1416">
        <w:rPr>
          <w:lang w:val="en-US"/>
        </w:rPr>
        <w:t xml:space="preserve"> %10.0f</w:t>
      </w:r>
    </w:p>
    <w:p w14:paraId="7FF6AA16" w14:textId="77777777" w:rsidR="000124E3" w:rsidRPr="000124E3" w:rsidRDefault="000124E3" w:rsidP="000124E3">
      <w:pPr>
        <w:rPr>
          <w:lang w:val="en-US"/>
        </w:rPr>
      </w:pPr>
    </w:p>
    <w:p w14:paraId="34E80BFC" w14:textId="77777777" w:rsidR="000124E3" w:rsidRPr="000124E3" w:rsidRDefault="000124E3" w:rsidP="000124E3">
      <w:pPr>
        <w:rPr>
          <w:lang w:val="en-US"/>
        </w:rPr>
      </w:pPr>
      <w:r w:rsidRPr="000124E3">
        <w:rPr>
          <w:lang w:val="en-US"/>
        </w:rPr>
        <w:t>. gen date_month = mofd(date_only)</w:t>
      </w:r>
    </w:p>
    <w:p w14:paraId="452099B0" w14:textId="77777777" w:rsidR="000124E3" w:rsidRPr="000124E3" w:rsidRDefault="000124E3" w:rsidP="000124E3">
      <w:pPr>
        <w:rPr>
          <w:lang w:val="en-US"/>
        </w:rPr>
      </w:pPr>
    </w:p>
    <w:p w14:paraId="0EB4D84C" w14:textId="2252F9FB" w:rsidR="000124E3" w:rsidRDefault="000124E3" w:rsidP="000124E3">
      <w:pPr>
        <w:rPr>
          <w:lang w:val="en-US"/>
        </w:rPr>
      </w:pPr>
      <w:r w:rsidRPr="000124E3">
        <w:rPr>
          <w:lang w:val="en-US"/>
        </w:rPr>
        <w:t xml:space="preserve">. </w:t>
      </w:r>
      <w:r w:rsidR="00390460" w:rsidRPr="00390460">
        <w:rPr>
          <w:lang w:val="en-US"/>
        </w:rPr>
        <w:t>gen month = month(date_only)</w:t>
      </w:r>
    </w:p>
    <w:p w14:paraId="38DCB250" w14:textId="55101F82" w:rsidR="00A550B7" w:rsidRDefault="00A550B7" w:rsidP="000124E3">
      <w:pPr>
        <w:rPr>
          <w:lang w:val="en-US"/>
        </w:rPr>
      </w:pPr>
      <w:r w:rsidRPr="00A550B7">
        <w:rPr>
          <w:lang w:val="en-US"/>
        </w:rPr>
        <w:t xml:space="preserve">gen </w:t>
      </w:r>
      <w:bookmarkStart w:id="0" w:name="_Hlk180151824"/>
      <w:r w:rsidRPr="00A550B7">
        <w:rPr>
          <w:lang w:val="en-US"/>
        </w:rPr>
        <w:t xml:space="preserve">date_yyyymm </w:t>
      </w:r>
      <w:bookmarkEnd w:id="0"/>
      <w:r w:rsidRPr="00A550B7">
        <w:rPr>
          <w:lang w:val="en-US"/>
        </w:rPr>
        <w:t>= year * 100 + month</w:t>
      </w:r>
    </w:p>
    <w:p w14:paraId="6420CB34" w14:textId="2619B924" w:rsidR="00C27B2F" w:rsidRDefault="00C27B2F" w:rsidP="000124E3">
      <w:pPr>
        <w:rPr>
          <w:lang w:val="en-US"/>
        </w:rPr>
      </w:pPr>
      <w:r>
        <w:rPr>
          <w:lang w:val="en-US"/>
        </w:rPr>
        <w:t>rename month Month</w:t>
      </w:r>
    </w:p>
    <w:p w14:paraId="616D995A" w14:textId="66C4639A" w:rsidR="007E2A01" w:rsidRDefault="00A550B7" w:rsidP="000124E3">
      <w:pPr>
        <w:rPr>
          <w:lang w:val="en-US"/>
        </w:rPr>
      </w:pPr>
      <w:r>
        <w:rPr>
          <w:lang w:val="en-US"/>
        </w:rPr>
        <w:t>rename</w:t>
      </w:r>
      <w:r w:rsidRPr="00A550B7">
        <w:t xml:space="preserve"> </w:t>
      </w:r>
      <w:r w:rsidRPr="00A550B7">
        <w:rPr>
          <w:lang w:val="en-US"/>
        </w:rPr>
        <w:t>date_yyyymm</w:t>
      </w:r>
      <w:r>
        <w:rPr>
          <w:lang w:val="en-US"/>
        </w:rPr>
        <w:t xml:space="preserve"> month </w:t>
      </w:r>
    </w:p>
    <w:p w14:paraId="6CEB7E25" w14:textId="4DDD23DE" w:rsidR="00185B3F" w:rsidRDefault="00185B3F" w:rsidP="00FE0046">
      <w:pPr>
        <w:rPr>
          <w:lang w:val="en-US"/>
        </w:rPr>
      </w:pPr>
    </w:p>
    <w:p w14:paraId="7D7B41C0" w14:textId="159A56BD" w:rsidR="00965254" w:rsidRDefault="003C57AA" w:rsidP="003C57AA">
      <w:pPr>
        <w:pStyle w:val="Heading1"/>
      </w:pPr>
      <w:r>
        <w:t>*Create Monthly Data for Violence3</w:t>
      </w:r>
    </w:p>
    <w:p w14:paraId="073C6002" w14:textId="1C354BF8" w:rsidR="003C57AA" w:rsidRDefault="003C57AA" w:rsidP="003C57AA">
      <w:r>
        <w:t>*Violence3 refers to daily average increase of fatalities of organised violence in each US operation for each ongoing operation month. Increase is calculated by using data</w:t>
      </w:r>
      <w:r>
        <w:rPr>
          <w:rStyle w:val="FootnoteReference"/>
        </w:rPr>
        <w:footnoteReference w:id="2"/>
      </w:r>
      <w:r>
        <w:t xml:space="preserve"> based on UCDP data from 2023, for each operation that is ongoing during a given month, by calculating operation’s average daily fatalities minus average daily fatalities during the three years before the US operation. </w:t>
      </w:r>
    </w:p>
    <w:p w14:paraId="78CEA9A0" w14:textId="7F97D58C" w:rsidR="003C57AA" w:rsidRDefault="003C57AA" w:rsidP="003C57AA">
      <w:pPr>
        <w:rPr>
          <w:lang w:val="en-US"/>
        </w:rPr>
      </w:pPr>
      <w:r>
        <w:rPr>
          <w:lang w:val="en-US"/>
        </w:rPr>
        <w:lastRenderedPageBreak/>
        <w:t xml:space="preserve">gen </w:t>
      </w:r>
      <w:bookmarkStart w:id="1" w:name="_Hlk180144675"/>
      <w:r>
        <w:rPr>
          <w:lang w:val="en-US"/>
        </w:rPr>
        <w:t>Violence3Country</w:t>
      </w:r>
      <w:bookmarkEnd w:id="1"/>
      <w:r>
        <w:rPr>
          <w:lang w:val="en-US"/>
        </w:rPr>
        <w:t xml:space="preserve"> = 0</w:t>
      </w:r>
    </w:p>
    <w:p w14:paraId="2B4E451B" w14:textId="613B0573" w:rsidR="003C57AA" w:rsidRDefault="003C57AA" w:rsidP="003C57AA">
      <w:pPr>
        <w:rPr>
          <w:lang w:val="en-US"/>
        </w:rPr>
      </w:pPr>
      <w:r>
        <w:rPr>
          <w:lang w:val="en-US"/>
        </w:rPr>
        <w:t xml:space="preserve">replace </w:t>
      </w:r>
      <w:r w:rsidRPr="003C57AA">
        <w:rPr>
          <w:lang w:val="en-US"/>
        </w:rPr>
        <w:t xml:space="preserve">Violence3Country </w:t>
      </w:r>
      <w:r>
        <w:rPr>
          <w:lang w:val="en-US"/>
        </w:rPr>
        <w:t xml:space="preserve">= </w:t>
      </w:r>
      <w:r w:rsidRPr="003C57AA">
        <w:rPr>
          <w:lang w:val="en-US"/>
        </w:rPr>
        <w:t>12.8999996185303</w:t>
      </w:r>
      <w:r>
        <w:rPr>
          <w:lang w:val="en-US"/>
        </w:rPr>
        <w:t xml:space="preserve"> if country == “Serbia (Yugoslavia)” &amp; date_only &gt; 14325 &amp; date_only &lt; 14406</w:t>
      </w:r>
    </w:p>
    <w:p w14:paraId="74BDD886" w14:textId="50983B62" w:rsidR="003C57AA" w:rsidRDefault="003C57AA" w:rsidP="003C57AA">
      <w:pPr>
        <w:rPr>
          <w:lang w:val="en-US"/>
        </w:rPr>
      </w:pPr>
      <w:r>
        <w:rPr>
          <w:lang w:val="en-US"/>
        </w:rPr>
        <w:t xml:space="preserve">replace </w:t>
      </w:r>
      <w:r w:rsidRPr="003C57AA">
        <w:rPr>
          <w:lang w:val="en-US"/>
        </w:rPr>
        <w:t xml:space="preserve">Violence3Country </w:t>
      </w:r>
      <w:r>
        <w:rPr>
          <w:lang w:val="en-US"/>
        </w:rPr>
        <w:t xml:space="preserve">= </w:t>
      </w:r>
      <w:r w:rsidRPr="003C57AA">
        <w:rPr>
          <w:lang w:val="en-US"/>
        </w:rPr>
        <w:t>16.6000003814697</w:t>
      </w:r>
      <w:r>
        <w:rPr>
          <w:lang w:val="en-US"/>
        </w:rPr>
        <w:t xml:space="preserve"> if country == “Afghanistan” &amp; date_only &gt; 15243 &amp; date_only &lt; 22524</w:t>
      </w:r>
    </w:p>
    <w:p w14:paraId="322883F7" w14:textId="2E3D50C5" w:rsidR="003C57AA" w:rsidRDefault="003C57AA" w:rsidP="003C57AA">
      <w:pPr>
        <w:rPr>
          <w:lang w:val="en-US"/>
        </w:rPr>
      </w:pPr>
      <w:r>
        <w:rPr>
          <w:lang w:val="en-US"/>
        </w:rPr>
        <w:t xml:space="preserve">replace </w:t>
      </w:r>
      <w:r w:rsidRPr="003C57AA">
        <w:rPr>
          <w:lang w:val="en-US"/>
        </w:rPr>
        <w:t xml:space="preserve">Violence3Country </w:t>
      </w:r>
      <w:r>
        <w:rPr>
          <w:lang w:val="en-US"/>
        </w:rPr>
        <w:t xml:space="preserve">= </w:t>
      </w:r>
      <w:r w:rsidRPr="003C57AA">
        <w:rPr>
          <w:lang w:val="en-US"/>
        </w:rPr>
        <w:t xml:space="preserve">6.80000019073486 </w:t>
      </w:r>
      <w:r>
        <w:rPr>
          <w:lang w:val="en-US"/>
        </w:rPr>
        <w:t>if country == “Pakistan” &amp; date_only &gt; 15327 &amp; date_only &lt; 21100</w:t>
      </w:r>
    </w:p>
    <w:p w14:paraId="575B7B29" w14:textId="0FA731DF" w:rsidR="003C57AA" w:rsidRDefault="003C57AA" w:rsidP="003C57AA">
      <w:pPr>
        <w:rPr>
          <w:lang w:val="en-US"/>
        </w:rPr>
      </w:pPr>
      <w:r>
        <w:rPr>
          <w:lang w:val="en-US"/>
        </w:rPr>
        <w:t xml:space="preserve">replace </w:t>
      </w:r>
      <w:r w:rsidRPr="003C57AA">
        <w:rPr>
          <w:lang w:val="en-US"/>
        </w:rPr>
        <w:t xml:space="preserve">Violence3Country </w:t>
      </w:r>
      <w:r>
        <w:rPr>
          <w:lang w:val="en-US"/>
        </w:rPr>
        <w:t xml:space="preserve">= </w:t>
      </w:r>
      <w:r w:rsidRPr="003C57AA">
        <w:rPr>
          <w:lang w:val="en-US"/>
        </w:rPr>
        <w:t>9.89999961853027</w:t>
      </w:r>
      <w:r>
        <w:rPr>
          <w:lang w:val="en-US"/>
        </w:rPr>
        <w:t xml:space="preserve"> if country == “Iraq” &amp; date_only &gt; 15783 </w:t>
      </w:r>
      <w:r w:rsidR="00E214C8" w:rsidRPr="00E214C8">
        <w:rPr>
          <w:lang w:val="en-US"/>
        </w:rPr>
        <w:t>&amp; month &lt; 201201</w:t>
      </w:r>
    </w:p>
    <w:p w14:paraId="6B90CB54" w14:textId="64AF391F" w:rsidR="003C57AA" w:rsidRDefault="003C57AA" w:rsidP="003C57AA">
      <w:pPr>
        <w:rPr>
          <w:lang w:val="en-US"/>
        </w:rPr>
      </w:pPr>
      <w:r w:rsidRPr="001B1EF0">
        <w:rPr>
          <w:lang w:val="en-US"/>
        </w:rPr>
        <w:t xml:space="preserve">replace </w:t>
      </w:r>
      <w:r w:rsidRPr="003C57AA">
        <w:rPr>
          <w:lang w:val="en-US"/>
        </w:rPr>
        <w:t xml:space="preserve">Violence3Country </w:t>
      </w:r>
      <w:r w:rsidRPr="001B1EF0">
        <w:rPr>
          <w:lang w:val="en-US"/>
        </w:rPr>
        <w:t xml:space="preserve">= </w:t>
      </w:r>
      <w:r w:rsidR="004037FF" w:rsidRPr="004037FF">
        <w:rPr>
          <w:lang w:val="en-US"/>
        </w:rPr>
        <w:t>3.5</w:t>
      </w:r>
      <w:r w:rsidR="004037FF">
        <w:rPr>
          <w:lang w:val="en-US"/>
        </w:rPr>
        <w:t xml:space="preserve"> </w:t>
      </w:r>
      <w:r w:rsidRPr="001B1EF0">
        <w:rPr>
          <w:lang w:val="en-US"/>
        </w:rPr>
        <w:t>if country == “</w:t>
      </w:r>
      <w:r>
        <w:rPr>
          <w:lang w:val="en-US"/>
        </w:rPr>
        <w:t>Somalia</w:t>
      </w:r>
      <w:r w:rsidRPr="001B1EF0">
        <w:rPr>
          <w:lang w:val="en-US"/>
        </w:rPr>
        <w:t xml:space="preserve">” &amp; date_only &gt; </w:t>
      </w:r>
      <w:r>
        <w:rPr>
          <w:lang w:val="en-US"/>
        </w:rPr>
        <w:t>17173</w:t>
      </w:r>
      <w:r w:rsidRPr="001B1EF0">
        <w:rPr>
          <w:lang w:val="en-US"/>
        </w:rPr>
        <w:t xml:space="preserve"> </w:t>
      </w:r>
    </w:p>
    <w:p w14:paraId="2CD543E3" w14:textId="69384F7D" w:rsidR="003C57AA" w:rsidRDefault="003C57AA" w:rsidP="003C57AA">
      <w:pPr>
        <w:rPr>
          <w:lang w:val="en-US"/>
        </w:rPr>
      </w:pPr>
      <w:r>
        <w:rPr>
          <w:lang w:val="en-US"/>
        </w:rPr>
        <w:t xml:space="preserve">replace </w:t>
      </w:r>
      <w:r w:rsidRPr="003C57AA">
        <w:rPr>
          <w:lang w:val="en-US"/>
        </w:rPr>
        <w:t xml:space="preserve">Violence3Country </w:t>
      </w:r>
      <w:r>
        <w:rPr>
          <w:lang w:val="en-US"/>
        </w:rPr>
        <w:t xml:space="preserve">= </w:t>
      </w:r>
      <w:r w:rsidR="00366241" w:rsidRPr="00366241">
        <w:rPr>
          <w:lang w:val="en-US"/>
        </w:rPr>
        <w:t>11.6999998092651</w:t>
      </w:r>
      <w:r w:rsidR="00366241">
        <w:rPr>
          <w:lang w:val="en-US"/>
        </w:rPr>
        <w:t xml:space="preserve"> </w:t>
      </w:r>
      <w:r>
        <w:rPr>
          <w:lang w:val="en-US"/>
        </w:rPr>
        <w:t>if country == “Libya” &amp; date_only &gt; 18703 &amp; date_only &lt; 18931</w:t>
      </w:r>
    </w:p>
    <w:p w14:paraId="1072203D" w14:textId="05CA6F1D" w:rsidR="003C57AA" w:rsidRDefault="003C57AA" w:rsidP="003C57AA">
      <w:pPr>
        <w:rPr>
          <w:lang w:val="en-US"/>
        </w:rPr>
      </w:pPr>
      <w:r w:rsidRPr="00630FB0">
        <w:rPr>
          <w:lang w:val="en-US"/>
        </w:rPr>
        <w:t xml:space="preserve">replace </w:t>
      </w:r>
      <w:r w:rsidRPr="003C57AA">
        <w:rPr>
          <w:lang w:val="en-US"/>
        </w:rPr>
        <w:t xml:space="preserve">Violence3Country </w:t>
      </w:r>
      <w:r w:rsidRPr="00630FB0">
        <w:rPr>
          <w:lang w:val="en-US"/>
        </w:rPr>
        <w:t xml:space="preserve">= </w:t>
      </w:r>
      <w:r w:rsidR="007E59CD" w:rsidRPr="007E59CD">
        <w:rPr>
          <w:lang w:val="en-US"/>
        </w:rPr>
        <w:t>6.5</w:t>
      </w:r>
      <w:r w:rsidR="007E59CD">
        <w:rPr>
          <w:lang w:val="en-US"/>
        </w:rPr>
        <w:t xml:space="preserve"> </w:t>
      </w:r>
      <w:r w:rsidRPr="00630FB0">
        <w:rPr>
          <w:lang w:val="en-US"/>
        </w:rPr>
        <w:t>if country == “</w:t>
      </w:r>
      <w:r>
        <w:rPr>
          <w:lang w:val="en-US"/>
        </w:rPr>
        <w:t>Yemen (North Yemen)</w:t>
      </w:r>
      <w:r w:rsidRPr="00630FB0">
        <w:rPr>
          <w:lang w:val="en-US"/>
        </w:rPr>
        <w:t xml:space="preserve">” &amp; date_only &gt; </w:t>
      </w:r>
      <w:r>
        <w:rPr>
          <w:lang w:val="en-US"/>
        </w:rPr>
        <w:t xml:space="preserve">17608 </w:t>
      </w:r>
    </w:p>
    <w:p w14:paraId="054B81D4" w14:textId="4B40DFAC" w:rsidR="003C57AA" w:rsidRDefault="003C57AA" w:rsidP="003C57AA">
      <w:pPr>
        <w:rPr>
          <w:lang w:val="en-US"/>
        </w:rPr>
      </w:pPr>
      <w:r>
        <w:rPr>
          <w:lang w:val="en-US"/>
        </w:rPr>
        <w:t xml:space="preserve">replace </w:t>
      </w:r>
      <w:r w:rsidRPr="003C57AA">
        <w:rPr>
          <w:lang w:val="en-US"/>
        </w:rPr>
        <w:t xml:space="preserve">Violence3Country </w:t>
      </w:r>
      <w:r>
        <w:rPr>
          <w:lang w:val="en-US"/>
        </w:rPr>
        <w:t xml:space="preserve">= </w:t>
      </w:r>
      <w:r w:rsidR="00F46A56" w:rsidRPr="00F46A56">
        <w:rPr>
          <w:lang w:val="en-US"/>
        </w:rPr>
        <w:t>1.5</w:t>
      </w:r>
      <w:r w:rsidR="00F46A56">
        <w:rPr>
          <w:lang w:val="en-US"/>
        </w:rPr>
        <w:t xml:space="preserve"> </w:t>
      </w:r>
      <w:r>
        <w:rPr>
          <w:lang w:val="en-US"/>
        </w:rPr>
        <w:t xml:space="preserve">if country == “Mali” &amp; date_only &gt; 19370 </w:t>
      </w:r>
    </w:p>
    <w:p w14:paraId="3CC0684D" w14:textId="47442849" w:rsidR="003C57AA" w:rsidRDefault="00182C51" w:rsidP="003C57AA">
      <w:pPr>
        <w:rPr>
          <w:lang w:val="en-US"/>
        </w:rPr>
      </w:pPr>
      <w:r w:rsidRPr="00182C51">
        <w:rPr>
          <w:lang w:val="en-US"/>
        </w:rPr>
        <w:t>egen Violence</w:t>
      </w:r>
      <w:r>
        <w:rPr>
          <w:lang w:val="en-US"/>
        </w:rPr>
        <w:t>3</w:t>
      </w:r>
      <w:r w:rsidRPr="00182C51">
        <w:rPr>
          <w:lang w:val="en-US"/>
        </w:rPr>
        <w:t xml:space="preserve"> = sum(</w:t>
      </w:r>
      <w:r w:rsidR="00B862B3" w:rsidRPr="00B862B3">
        <w:rPr>
          <w:lang w:val="en-US"/>
        </w:rPr>
        <w:t>Violence3Country</w:t>
      </w:r>
      <w:r w:rsidRPr="00182C51">
        <w:rPr>
          <w:lang w:val="en-US"/>
        </w:rPr>
        <w:t>)</w:t>
      </w:r>
      <w:r w:rsidR="00766CA2">
        <w:rPr>
          <w:lang w:val="en-US"/>
        </w:rPr>
        <w:t>,</w:t>
      </w:r>
      <w:r w:rsidRPr="00182C51">
        <w:rPr>
          <w:lang w:val="en-US"/>
        </w:rPr>
        <w:t xml:space="preserve"> by (month)</w:t>
      </w:r>
    </w:p>
    <w:p w14:paraId="7A260DE7" w14:textId="77777777" w:rsidR="003C57AA" w:rsidRPr="003C57AA" w:rsidRDefault="003C57AA" w:rsidP="003C57AA">
      <w:pPr>
        <w:rPr>
          <w:lang w:val="en-US"/>
        </w:rPr>
      </w:pPr>
    </w:p>
    <w:p w14:paraId="51D565ED" w14:textId="23F9CFE3" w:rsidR="004D08C0" w:rsidRPr="00567589" w:rsidRDefault="0024142C" w:rsidP="004D63F6">
      <w:pPr>
        <w:pStyle w:val="Heading1"/>
        <w:rPr>
          <w:lang w:val="en-US"/>
        </w:rPr>
      </w:pPr>
      <w:bookmarkStart w:id="2" w:name="_Hlk88489702"/>
      <w:r>
        <w:rPr>
          <w:lang w:val="en-US"/>
        </w:rPr>
        <w:t>*</w:t>
      </w:r>
      <w:r w:rsidR="004D08C0">
        <w:rPr>
          <w:lang w:val="en-US"/>
        </w:rPr>
        <w:t xml:space="preserve">Create </w:t>
      </w:r>
      <w:r w:rsidR="003C57AA">
        <w:rPr>
          <w:lang w:val="en-US"/>
        </w:rPr>
        <w:t>Monthly Data for Violence1</w:t>
      </w:r>
    </w:p>
    <w:p w14:paraId="0DAE2640" w14:textId="77777777" w:rsidR="00505A14" w:rsidRDefault="00505A14" w:rsidP="00C9493A">
      <w:pPr>
        <w:rPr>
          <w:b/>
          <w:bCs/>
          <w:lang w:val="en-US"/>
        </w:rPr>
      </w:pPr>
      <w:bookmarkStart w:id="3" w:name="_Hlk178242349"/>
    </w:p>
    <w:p w14:paraId="4BCF72EA" w14:textId="4419AF5B" w:rsidR="00930053" w:rsidRDefault="003251AF" w:rsidP="00C9493A">
      <w:pPr>
        <w:rPr>
          <w:b/>
          <w:bCs/>
          <w:lang w:val="en-US"/>
        </w:rPr>
      </w:pPr>
      <w:r w:rsidRPr="003251AF">
        <w:rPr>
          <w:b/>
          <w:bCs/>
          <w:lang w:val="en-US"/>
        </w:rPr>
        <w:t>*</w:t>
      </w:r>
      <w:r w:rsidR="00743C70">
        <w:rPr>
          <w:b/>
          <w:bCs/>
          <w:lang w:val="en-US"/>
        </w:rPr>
        <w:t>Violence1</w:t>
      </w:r>
      <w:r w:rsidRPr="003251AF">
        <w:rPr>
          <w:b/>
          <w:bCs/>
          <w:lang w:val="en-US"/>
        </w:rPr>
        <w:t xml:space="preserve"> refers to </w:t>
      </w:r>
      <w:r w:rsidR="003C57AA">
        <w:rPr>
          <w:b/>
          <w:bCs/>
          <w:lang w:val="en-US"/>
        </w:rPr>
        <w:t xml:space="preserve">monthly </w:t>
      </w:r>
      <w:r w:rsidRPr="003251AF">
        <w:rPr>
          <w:b/>
          <w:bCs/>
          <w:lang w:val="en-US"/>
        </w:rPr>
        <w:t xml:space="preserve">fatalities of </w:t>
      </w:r>
      <w:r w:rsidR="003C57AA">
        <w:rPr>
          <w:b/>
          <w:bCs/>
          <w:lang w:val="en-US"/>
        </w:rPr>
        <w:t>organized violence</w:t>
      </w:r>
      <w:r w:rsidRPr="003251AF">
        <w:rPr>
          <w:b/>
          <w:bCs/>
          <w:lang w:val="en-US"/>
        </w:rPr>
        <w:t xml:space="preserve"> in countries where the US is fighting wars</w:t>
      </w:r>
      <w:r w:rsidR="00743C70">
        <w:rPr>
          <w:b/>
          <w:bCs/>
          <w:lang w:val="en-US"/>
        </w:rPr>
        <w:t xml:space="preserve"> and the time of the observation</w:t>
      </w:r>
    </w:p>
    <w:p w14:paraId="0336CED2" w14:textId="77777777" w:rsidR="00663784" w:rsidRDefault="00663784" w:rsidP="00663784">
      <w:pPr>
        <w:rPr>
          <w:lang w:val="en-US"/>
        </w:rPr>
      </w:pPr>
      <w:r>
        <w:rPr>
          <w:lang w:val="en-US"/>
        </w:rPr>
        <w:t>gen USopponent = 0</w:t>
      </w:r>
    </w:p>
    <w:p w14:paraId="68A8FB65" w14:textId="77777777" w:rsidR="00663784" w:rsidRDefault="00663784" w:rsidP="00663784">
      <w:pPr>
        <w:rPr>
          <w:lang w:val="en-US"/>
        </w:rPr>
      </w:pPr>
      <w:bookmarkStart w:id="4" w:name="_Hlk178334054"/>
      <w:r>
        <w:rPr>
          <w:lang w:val="en-US"/>
        </w:rPr>
        <w:t>replace USopponent = 1 if country == “Serbia (Yugoslavia)” &amp; date_only &gt; 14325 &amp; date_only &lt; 14406</w:t>
      </w:r>
    </w:p>
    <w:bookmarkEnd w:id="4"/>
    <w:p w14:paraId="35C138DF" w14:textId="77777777" w:rsidR="00663784" w:rsidRDefault="00663784" w:rsidP="00663784">
      <w:pPr>
        <w:rPr>
          <w:lang w:val="en-US"/>
        </w:rPr>
      </w:pPr>
      <w:r>
        <w:rPr>
          <w:lang w:val="en-US"/>
        </w:rPr>
        <w:t>replace USopponent = 1 if country == “Afghanistan” &amp; date_only &gt; 15243 &amp; date_only &lt; 22524</w:t>
      </w:r>
    </w:p>
    <w:p w14:paraId="50AF920F" w14:textId="77777777" w:rsidR="00663784" w:rsidRDefault="00663784" w:rsidP="00663784">
      <w:pPr>
        <w:rPr>
          <w:lang w:val="en-US"/>
        </w:rPr>
      </w:pPr>
      <w:r>
        <w:rPr>
          <w:lang w:val="en-US"/>
        </w:rPr>
        <w:t>replace USopponent = 1 if country == “Pakistan” &amp; date_only &gt; 15327 &amp; date_only &lt; 21100</w:t>
      </w:r>
    </w:p>
    <w:p w14:paraId="7A833B7D" w14:textId="77777777" w:rsidR="00663784" w:rsidRDefault="00663784" w:rsidP="00663784">
      <w:pPr>
        <w:rPr>
          <w:lang w:val="en-US"/>
        </w:rPr>
      </w:pPr>
      <w:r>
        <w:rPr>
          <w:lang w:val="en-US"/>
        </w:rPr>
        <w:t xml:space="preserve">replace USopponent = 1 if country == “Iraq” &amp; date_only &gt; 15783 </w:t>
      </w:r>
    </w:p>
    <w:p w14:paraId="178E15C9" w14:textId="77777777" w:rsidR="00663784" w:rsidRDefault="00663784" w:rsidP="00663784">
      <w:pPr>
        <w:rPr>
          <w:lang w:val="en-US"/>
        </w:rPr>
      </w:pPr>
      <w:r w:rsidRPr="001B1EF0">
        <w:rPr>
          <w:lang w:val="en-US"/>
        </w:rPr>
        <w:t>replace USopponent = 1 if country == “</w:t>
      </w:r>
      <w:r>
        <w:rPr>
          <w:lang w:val="en-US"/>
        </w:rPr>
        <w:t>Somalia</w:t>
      </w:r>
      <w:r w:rsidRPr="001B1EF0">
        <w:rPr>
          <w:lang w:val="en-US"/>
        </w:rPr>
        <w:t xml:space="preserve">” &amp; date_only &gt; </w:t>
      </w:r>
      <w:r>
        <w:rPr>
          <w:lang w:val="en-US"/>
        </w:rPr>
        <w:t>17173</w:t>
      </w:r>
      <w:r w:rsidRPr="001B1EF0">
        <w:rPr>
          <w:lang w:val="en-US"/>
        </w:rPr>
        <w:t xml:space="preserve"> </w:t>
      </w:r>
    </w:p>
    <w:p w14:paraId="40E67EBC" w14:textId="77777777" w:rsidR="00663784" w:rsidRDefault="00663784" w:rsidP="00663784">
      <w:pPr>
        <w:rPr>
          <w:lang w:val="en-US"/>
        </w:rPr>
      </w:pPr>
      <w:r>
        <w:rPr>
          <w:lang w:val="en-US"/>
        </w:rPr>
        <w:t>replace USopponent = 1 if country == “Libya” &amp; date_only &gt; 18703 &amp; date_only &lt; 18931</w:t>
      </w:r>
    </w:p>
    <w:p w14:paraId="6598CD68" w14:textId="77777777" w:rsidR="00663784" w:rsidRDefault="00663784" w:rsidP="00663784">
      <w:pPr>
        <w:rPr>
          <w:lang w:val="en-US"/>
        </w:rPr>
      </w:pPr>
      <w:r>
        <w:rPr>
          <w:lang w:val="en-US"/>
        </w:rPr>
        <w:t>replace USopponent = 1 if country == “Libya” &amp; date_only &gt; 20404 &amp; date_only &lt; 21853</w:t>
      </w:r>
    </w:p>
    <w:p w14:paraId="320D0A30" w14:textId="77777777" w:rsidR="00663784" w:rsidRDefault="00663784" w:rsidP="00663784">
      <w:pPr>
        <w:rPr>
          <w:lang w:val="en-US"/>
        </w:rPr>
      </w:pPr>
      <w:r w:rsidRPr="00630FB0">
        <w:rPr>
          <w:lang w:val="en-US"/>
        </w:rPr>
        <w:t>replace USopponent = 1 if country == “</w:t>
      </w:r>
      <w:r>
        <w:rPr>
          <w:lang w:val="en-US"/>
        </w:rPr>
        <w:t>Yemen (North Yemen)</w:t>
      </w:r>
      <w:r w:rsidRPr="00630FB0">
        <w:rPr>
          <w:lang w:val="en-US"/>
        </w:rPr>
        <w:t xml:space="preserve">” &amp; date_only &gt; </w:t>
      </w:r>
      <w:r>
        <w:rPr>
          <w:lang w:val="en-US"/>
        </w:rPr>
        <w:t xml:space="preserve">17608 </w:t>
      </w:r>
    </w:p>
    <w:p w14:paraId="394CB37F" w14:textId="77777777" w:rsidR="00663784" w:rsidRDefault="00663784" w:rsidP="00663784">
      <w:pPr>
        <w:rPr>
          <w:lang w:val="en-US"/>
        </w:rPr>
      </w:pPr>
      <w:r>
        <w:rPr>
          <w:lang w:val="en-US"/>
        </w:rPr>
        <w:t xml:space="preserve">replace USopponent = 1 if country == “Mali” &amp; date_only &gt; 19370 </w:t>
      </w:r>
    </w:p>
    <w:p w14:paraId="4E8EE3BB" w14:textId="77777777" w:rsidR="00663784" w:rsidRDefault="00663784" w:rsidP="00663784">
      <w:pPr>
        <w:rPr>
          <w:lang w:val="en-US"/>
        </w:rPr>
      </w:pPr>
      <w:r w:rsidRPr="003E7BA9">
        <w:rPr>
          <w:lang w:val="en-US"/>
        </w:rPr>
        <w:t>replace USopponent = 1 if country == “</w:t>
      </w:r>
      <w:r>
        <w:rPr>
          <w:lang w:val="en-US"/>
        </w:rPr>
        <w:t>Syria</w:t>
      </w:r>
      <w:r w:rsidRPr="003E7BA9">
        <w:rPr>
          <w:lang w:val="en-US"/>
        </w:rPr>
        <w:t>” &amp; date_only &gt; 19</w:t>
      </w:r>
      <w:r>
        <w:rPr>
          <w:lang w:val="en-US"/>
        </w:rPr>
        <w:t>907</w:t>
      </w:r>
    </w:p>
    <w:p w14:paraId="50DA401B" w14:textId="77777777" w:rsidR="00B94A19" w:rsidRDefault="00B94A19" w:rsidP="00C9493A">
      <w:pPr>
        <w:rPr>
          <w:b/>
          <w:bCs/>
          <w:lang w:val="en-US"/>
        </w:rPr>
      </w:pPr>
    </w:p>
    <w:p w14:paraId="79190F95" w14:textId="77777777" w:rsidR="00B94A19" w:rsidRDefault="00B94A19" w:rsidP="00C9493A">
      <w:pPr>
        <w:rPr>
          <w:b/>
          <w:bCs/>
          <w:lang w:val="en-US"/>
        </w:rPr>
      </w:pPr>
    </w:p>
    <w:p w14:paraId="57BA4CFE" w14:textId="77777777" w:rsidR="00B94A19" w:rsidRPr="003251AF" w:rsidRDefault="00B94A19" w:rsidP="00C9493A">
      <w:pPr>
        <w:rPr>
          <w:b/>
          <w:bCs/>
          <w:lang w:val="en-US"/>
        </w:rPr>
      </w:pPr>
    </w:p>
    <w:bookmarkEnd w:id="3"/>
    <w:p w14:paraId="5B223D1F" w14:textId="01608069" w:rsidR="001F6E6F" w:rsidRPr="001F6E6F" w:rsidRDefault="001F6E6F" w:rsidP="001F6E6F">
      <w:pPr>
        <w:rPr>
          <w:lang w:val="en-US"/>
        </w:rPr>
      </w:pPr>
      <w:r w:rsidRPr="001F6E6F">
        <w:rPr>
          <w:lang w:val="en-US"/>
        </w:rPr>
        <w:t xml:space="preserve">egen </w:t>
      </w:r>
      <w:r w:rsidR="007F4C84">
        <w:rPr>
          <w:lang w:val="en-US"/>
        </w:rPr>
        <w:t>Violence1</w:t>
      </w:r>
      <w:r w:rsidRPr="001F6E6F">
        <w:rPr>
          <w:lang w:val="en-US"/>
        </w:rPr>
        <w:t xml:space="preserve"> = sum(best) if US</w:t>
      </w:r>
      <w:r w:rsidR="00EA5516">
        <w:rPr>
          <w:lang w:val="en-US"/>
        </w:rPr>
        <w:t>opponent</w:t>
      </w:r>
      <w:r w:rsidRPr="001F6E6F">
        <w:rPr>
          <w:lang w:val="en-US"/>
        </w:rPr>
        <w:t xml:space="preserve"> == 1,  by (month) </w:t>
      </w:r>
    </w:p>
    <w:p w14:paraId="7CD29DC7" w14:textId="7FD96BE7" w:rsidR="001F6E6F" w:rsidRDefault="001F6E6F" w:rsidP="001F6E6F">
      <w:pPr>
        <w:rPr>
          <w:lang w:val="en-US"/>
        </w:rPr>
      </w:pPr>
      <w:r w:rsidRPr="001F6E6F">
        <w:rPr>
          <w:lang w:val="en-US"/>
        </w:rPr>
        <w:t xml:space="preserve">replace </w:t>
      </w:r>
      <w:r w:rsidR="00601D41" w:rsidRPr="00601D41">
        <w:rPr>
          <w:lang w:val="en-US"/>
        </w:rPr>
        <w:t>Violence1</w:t>
      </w:r>
      <w:r w:rsidRPr="001F6E6F">
        <w:rPr>
          <w:lang w:val="en-US"/>
        </w:rPr>
        <w:t xml:space="preserve"> = 0 if </w:t>
      </w:r>
      <w:r w:rsidR="00601D41" w:rsidRPr="00601D41">
        <w:rPr>
          <w:lang w:val="en-US"/>
        </w:rPr>
        <w:t xml:space="preserve">Violence1 </w:t>
      </w:r>
      <w:r w:rsidRPr="001F6E6F">
        <w:rPr>
          <w:lang w:val="en-US"/>
        </w:rPr>
        <w:t>== .</w:t>
      </w:r>
    </w:p>
    <w:p w14:paraId="3C927EB1" w14:textId="69631BE0" w:rsidR="00C6491C" w:rsidRDefault="00C6491C" w:rsidP="00C6491C">
      <w:pPr>
        <w:keepNext/>
        <w:keepLines/>
        <w:spacing w:before="240" w:after="0"/>
        <w:outlineLvl w:val="0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  <w:lang w:val="en-US"/>
        </w:rPr>
      </w:pPr>
      <w:r w:rsidRPr="00F8520B"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  <w:lang w:val="en-US"/>
        </w:rPr>
        <w:t>*Creat</w:t>
      </w:r>
      <w:r w:rsidR="003C57AA"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  <w:lang w:val="en-US"/>
        </w:rPr>
        <w:t>e</w:t>
      </w:r>
      <w:r w:rsidRPr="00F8520B"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  <w:lang w:val="en-US"/>
        </w:rPr>
        <w:t xml:space="preserve"> monthly data </w:t>
      </w:r>
    </w:p>
    <w:p w14:paraId="5B131E6C" w14:textId="77777777" w:rsidR="00C6491C" w:rsidRPr="00567589" w:rsidRDefault="00C6491C" w:rsidP="00C6491C">
      <w:pPr>
        <w:rPr>
          <w:lang w:val="en-US"/>
        </w:rPr>
      </w:pPr>
      <w:r w:rsidRPr="00567589">
        <w:rPr>
          <w:lang w:val="en-US"/>
        </w:rPr>
        <w:t xml:space="preserve">sort month </w:t>
      </w:r>
    </w:p>
    <w:p w14:paraId="0782F213" w14:textId="77777777" w:rsidR="00C6491C" w:rsidRPr="00567589" w:rsidRDefault="00C6491C" w:rsidP="00C6491C">
      <w:pPr>
        <w:rPr>
          <w:lang w:val="en-US"/>
        </w:rPr>
      </w:pPr>
      <w:r w:rsidRPr="00567589">
        <w:rPr>
          <w:lang w:val="en-US"/>
        </w:rPr>
        <w:t>quietly by month : gen dub = cond( _N==1,0,_n)</w:t>
      </w:r>
    </w:p>
    <w:p w14:paraId="458D7867" w14:textId="77777777" w:rsidR="00C6491C" w:rsidRPr="00567589" w:rsidRDefault="00C6491C" w:rsidP="00C6491C">
      <w:pPr>
        <w:rPr>
          <w:lang w:val="en-US"/>
        </w:rPr>
      </w:pPr>
      <w:r w:rsidRPr="00567589">
        <w:rPr>
          <w:lang w:val="en-US"/>
        </w:rPr>
        <w:t>drop if dub&gt;1</w:t>
      </w:r>
    </w:p>
    <w:p w14:paraId="5F50D56B" w14:textId="77777777" w:rsidR="00C6491C" w:rsidRDefault="00C6491C" w:rsidP="00C6491C">
      <w:pPr>
        <w:pBdr>
          <w:bottom w:val="single" w:sz="6" w:space="1" w:color="auto"/>
        </w:pBdr>
        <w:rPr>
          <w:lang w:val="en-US"/>
        </w:rPr>
      </w:pPr>
      <w:r w:rsidRPr="00567589">
        <w:rPr>
          <w:lang w:val="en-US"/>
        </w:rPr>
        <w:t>drop dub</w:t>
      </w:r>
    </w:p>
    <w:p w14:paraId="540A80DF" w14:textId="77777777" w:rsidR="00C6491C" w:rsidRDefault="00C6491C" w:rsidP="00C6491C">
      <w:pPr>
        <w:pBdr>
          <w:bottom w:val="single" w:sz="6" w:space="1" w:color="auto"/>
        </w:pBdr>
        <w:rPr>
          <w:lang w:val="en-US"/>
        </w:rPr>
      </w:pPr>
    </w:p>
    <w:p w14:paraId="3B184715" w14:textId="77777777" w:rsidR="00C6491C" w:rsidRPr="00A3395F" w:rsidRDefault="00C6491C" w:rsidP="00C6491C">
      <w:pPr>
        <w:spacing w:after="0" w:line="240" w:lineRule="auto"/>
      </w:pPr>
      <w:r w:rsidRPr="00A3395F">
        <w:t xml:space="preserve">gen Months = tm(1989m1)+_n-1 </w:t>
      </w:r>
    </w:p>
    <w:p w14:paraId="2D6BC8F9" w14:textId="77777777" w:rsidR="00C6491C" w:rsidRPr="00A3395F" w:rsidRDefault="00C6491C" w:rsidP="00C6491C">
      <w:pPr>
        <w:spacing w:after="0" w:line="240" w:lineRule="auto"/>
      </w:pPr>
      <w:r w:rsidRPr="00A3395F">
        <w:t>. format %tm Months</w:t>
      </w:r>
    </w:p>
    <w:p w14:paraId="1B09B1DB" w14:textId="77777777" w:rsidR="00C6491C" w:rsidRDefault="00C6491C" w:rsidP="00C6491C">
      <w:pPr>
        <w:spacing w:after="0" w:line="240" w:lineRule="auto"/>
      </w:pPr>
      <w:r w:rsidRPr="00A3395F">
        <w:t>. tsset Months</w:t>
      </w:r>
    </w:p>
    <w:p w14:paraId="7C2A7CD9" w14:textId="77777777" w:rsidR="002560B8" w:rsidRDefault="002560B8" w:rsidP="002560B8">
      <w:pPr>
        <w:rPr>
          <w:lang w:val="en-US"/>
        </w:rPr>
      </w:pPr>
    </w:p>
    <w:bookmarkEnd w:id="2"/>
    <w:p w14:paraId="2551CF86" w14:textId="77777777" w:rsidR="00F42256" w:rsidRDefault="00F42256" w:rsidP="00F42256"/>
    <w:p w14:paraId="2CD6E0F8" w14:textId="11C632F7" w:rsidR="008B75BA" w:rsidRDefault="008B75BA" w:rsidP="00F42256">
      <w:r w:rsidRPr="008B75BA">
        <w:t>gen lag</w:t>
      </w:r>
      <w:r>
        <w:t>Violence</w:t>
      </w:r>
      <w:r w:rsidR="00620E00">
        <w:t>1</w:t>
      </w:r>
      <w:r w:rsidRPr="008B75BA">
        <w:t xml:space="preserve"> = </w:t>
      </w:r>
      <w:r>
        <w:t>Violence</w:t>
      </w:r>
      <w:r w:rsidR="00620E00">
        <w:t>1</w:t>
      </w:r>
      <w:r w:rsidRPr="008B75BA">
        <w:t>[_n-1]</w:t>
      </w:r>
    </w:p>
    <w:p w14:paraId="5053A24C" w14:textId="39CAF3C7" w:rsidR="00620E00" w:rsidRDefault="00620E00" w:rsidP="00F42256">
      <w:r w:rsidRPr="00620E00">
        <w:t>gen lagViolence</w:t>
      </w:r>
      <w:r>
        <w:t>2</w:t>
      </w:r>
      <w:r w:rsidRPr="00620E00">
        <w:t xml:space="preserve"> = Violence</w:t>
      </w:r>
      <w:r>
        <w:t>2</w:t>
      </w:r>
      <w:r w:rsidRPr="00620E00">
        <w:t>[_n-1]</w:t>
      </w:r>
    </w:p>
    <w:p w14:paraId="6CC21788" w14:textId="7120754F" w:rsidR="00620E00" w:rsidRDefault="00620E00" w:rsidP="00F42256">
      <w:bookmarkStart w:id="5" w:name="_Hlk185423204"/>
      <w:r w:rsidRPr="00620E00">
        <w:t>gen lagViolence</w:t>
      </w:r>
      <w:r>
        <w:t>3</w:t>
      </w:r>
      <w:r w:rsidRPr="00620E00">
        <w:t xml:space="preserve"> = Violence</w:t>
      </w:r>
      <w:r>
        <w:t>3</w:t>
      </w:r>
      <w:r w:rsidRPr="00620E00">
        <w:t>[_n-1]</w:t>
      </w:r>
    </w:p>
    <w:bookmarkEnd w:id="5"/>
    <w:p w14:paraId="78D6FD17" w14:textId="77777777" w:rsidR="00912FD0" w:rsidRPr="00620E00" w:rsidRDefault="00912FD0" w:rsidP="00912FD0"/>
    <w:p w14:paraId="4937FF41" w14:textId="7C26766C" w:rsidR="00430E84" w:rsidRDefault="006761B9" w:rsidP="00A9779D">
      <w:r>
        <w:t>gen success = 0-Violence</w:t>
      </w:r>
      <w:r w:rsidR="00806B9C">
        <w:t>3</w:t>
      </w:r>
    </w:p>
    <w:p w14:paraId="71DF7773" w14:textId="751F4AF7" w:rsidR="00806B9C" w:rsidRPr="007F239A" w:rsidRDefault="00806B9C" w:rsidP="00806B9C">
      <w:r w:rsidRPr="007F239A">
        <w:t>gen lagSuccess3 = success[_n-1]</w:t>
      </w:r>
    </w:p>
    <w:p w14:paraId="6472A03C" w14:textId="1BA741A9" w:rsidR="00430E84" w:rsidRPr="00D10ED4" w:rsidRDefault="000B3974" w:rsidP="00A9779D">
      <w:r w:rsidRPr="00D10ED4">
        <w:t>gen SecurityPeace = securityPercent/ peacePercent</w:t>
      </w:r>
    </w:p>
    <w:p w14:paraId="4FA9D73B" w14:textId="77777777" w:rsidR="000B3974" w:rsidRPr="00D10ED4" w:rsidRDefault="000B3974" w:rsidP="00A9779D"/>
    <w:p w14:paraId="6A65FF38" w14:textId="22AC7BFF" w:rsidR="00614D9B" w:rsidRPr="00714133" w:rsidRDefault="006D0B4D" w:rsidP="00A9779D">
      <w:r w:rsidRPr="00DD1FB8">
        <w:t xml:space="preserve">*Graphs </w:t>
      </w:r>
      <w:r w:rsidR="001A549C" w:rsidRPr="00DD1FB8">
        <w:t xml:space="preserve">in </w:t>
      </w:r>
      <w:r w:rsidR="00DD1FB8" w:rsidRPr="00DD1FB8">
        <w:t xml:space="preserve">Kivimäki, Timo. 2025. “Is Securitisation a Natural and Useful Response to Existential Threats? </w:t>
      </w:r>
      <w:r w:rsidR="00DD1FB8" w:rsidRPr="00714133">
        <w:t>Introducing the Idea of Peacification,” Social Sciences, 14(</w:t>
      </w:r>
      <w:r w:rsidR="00D10ED4" w:rsidRPr="00714133">
        <w:t>1</w:t>
      </w:r>
      <w:r w:rsidR="00DD1FB8" w:rsidRPr="00714133">
        <w:t xml:space="preserve">). </w:t>
      </w:r>
      <w:r w:rsidR="00714133" w:rsidRPr="00714133">
        <w:t xml:space="preserve">Pp.1-43, </w:t>
      </w:r>
      <w:r w:rsidR="00714133">
        <w:t>A</w:t>
      </w:r>
      <w:r w:rsidR="00714133" w:rsidRPr="00714133">
        <w:t xml:space="preserve">vailable </w:t>
      </w:r>
      <w:r w:rsidR="00714133">
        <w:t xml:space="preserve">online </w:t>
      </w:r>
      <w:r w:rsidR="00714133" w:rsidRPr="00714133">
        <w:t>https://doi.org/10.3390/socsci14010043</w:t>
      </w:r>
    </w:p>
    <w:p w14:paraId="5FE246D4" w14:textId="1A3E35EA" w:rsidR="00070478" w:rsidRDefault="00070478" w:rsidP="00A9779D">
      <w:r w:rsidRPr="00070478">
        <w:t>*Graph 1</w:t>
      </w:r>
    </w:p>
    <w:p w14:paraId="74DFADA4" w14:textId="2E1DB1F3" w:rsidR="00070478" w:rsidRDefault="00070478" w:rsidP="00A9779D">
      <w:r w:rsidRPr="00070478">
        <w:t>twoway (scatter peacesecurity Month )(lowess peacesecurity Month )</w:t>
      </w:r>
    </w:p>
    <w:p w14:paraId="78998545" w14:textId="0E2C4AAF" w:rsidR="00070478" w:rsidRDefault="00070478" w:rsidP="00A9779D">
      <w:r>
        <w:t>*Graph 2</w:t>
      </w:r>
    </w:p>
    <w:p w14:paraId="4C63ADE1" w14:textId="322AD82B" w:rsidR="00070478" w:rsidRDefault="00070478" w:rsidP="00A9779D">
      <w:r w:rsidRPr="00070478">
        <w:t xml:space="preserve">twoway (scatter </w:t>
      </w:r>
      <w:r w:rsidR="006A596D" w:rsidRPr="006A596D">
        <w:t>nonpowerpower</w:t>
      </w:r>
      <w:r w:rsidR="006A596D">
        <w:t xml:space="preserve"> </w:t>
      </w:r>
      <w:r w:rsidRPr="00070478">
        <w:t xml:space="preserve">Month )(lowess </w:t>
      </w:r>
      <w:r w:rsidR="006A596D" w:rsidRPr="006A596D">
        <w:t>nonpowerpower</w:t>
      </w:r>
      <w:r w:rsidR="006A596D">
        <w:t xml:space="preserve"> </w:t>
      </w:r>
      <w:r w:rsidRPr="00070478">
        <w:t>Month )</w:t>
      </w:r>
    </w:p>
    <w:p w14:paraId="6DC365E9" w14:textId="7A9148E0" w:rsidR="005C33ED" w:rsidRDefault="005C33ED" w:rsidP="00A9779D">
      <w:r>
        <w:t>*Graph 3</w:t>
      </w:r>
    </w:p>
    <w:p w14:paraId="1C5422ED" w14:textId="648957AA" w:rsidR="005C33ED" w:rsidRDefault="005C33ED" w:rsidP="00A9779D">
      <w:r w:rsidRPr="005C33ED">
        <w:t xml:space="preserve">twoway (scatter </w:t>
      </w:r>
      <w:r w:rsidR="00290B96" w:rsidRPr="00290B96">
        <w:t>militaryPercent</w:t>
      </w:r>
      <w:r w:rsidR="00290B96">
        <w:t xml:space="preserve"> </w:t>
      </w:r>
      <w:r w:rsidRPr="005C33ED">
        <w:t xml:space="preserve">Month )(lowess </w:t>
      </w:r>
      <w:r w:rsidR="00290B96" w:rsidRPr="00290B96">
        <w:t>militaryPercent</w:t>
      </w:r>
      <w:r w:rsidR="00290B96">
        <w:t xml:space="preserve"> </w:t>
      </w:r>
      <w:r w:rsidRPr="005C33ED">
        <w:t>Month )</w:t>
      </w:r>
    </w:p>
    <w:p w14:paraId="6B8B3A8A" w14:textId="6ED7BC1C" w:rsidR="00290B96" w:rsidRDefault="00290B96" w:rsidP="00A9779D">
      <w:r>
        <w:t>*Graph 4</w:t>
      </w:r>
    </w:p>
    <w:p w14:paraId="0C8536C4" w14:textId="2315E33B" w:rsidR="00290B96" w:rsidRDefault="005E68B5" w:rsidP="00A9779D">
      <w:r w:rsidRPr="005E68B5">
        <w:lastRenderedPageBreak/>
        <w:t>twoway (scatter innocentPercent</w:t>
      </w:r>
      <w:r>
        <w:t xml:space="preserve"> </w:t>
      </w:r>
      <w:r w:rsidRPr="005E68B5">
        <w:t>Month )(lowess innocentPercent</w:t>
      </w:r>
      <w:r>
        <w:t xml:space="preserve"> </w:t>
      </w:r>
      <w:r w:rsidRPr="005E68B5">
        <w:t>Month )</w:t>
      </w:r>
    </w:p>
    <w:p w14:paraId="38CEBC17" w14:textId="2FFD521A" w:rsidR="005E68B5" w:rsidRDefault="005E68B5" w:rsidP="00A9779D">
      <w:r>
        <w:t>*Graph 5</w:t>
      </w:r>
    </w:p>
    <w:p w14:paraId="4B758408" w14:textId="6FC42A96" w:rsidR="005E68B5" w:rsidRPr="00070478" w:rsidRDefault="005E68B5" w:rsidP="00A9779D">
      <w:r w:rsidRPr="005E68B5">
        <w:t xml:space="preserve">twoway (scatter </w:t>
      </w:r>
      <w:r w:rsidR="007C7A27" w:rsidRPr="007C7A27">
        <w:t>success</w:t>
      </w:r>
      <w:r w:rsidR="007C7A27">
        <w:t xml:space="preserve"> </w:t>
      </w:r>
      <w:r w:rsidRPr="005E68B5">
        <w:t xml:space="preserve">Month )(lowess </w:t>
      </w:r>
      <w:r w:rsidR="007C7A27" w:rsidRPr="007C7A27">
        <w:t>success</w:t>
      </w:r>
      <w:r w:rsidR="007C7A27">
        <w:t xml:space="preserve"> </w:t>
      </w:r>
      <w:r w:rsidRPr="005E68B5">
        <w:t>Month )</w:t>
      </w:r>
    </w:p>
    <w:sectPr w:rsidR="005E68B5" w:rsidRPr="0007047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1EED60" w14:textId="77777777" w:rsidR="002110DE" w:rsidRDefault="002110DE" w:rsidP="00037788">
      <w:pPr>
        <w:spacing w:after="0" w:line="240" w:lineRule="auto"/>
      </w:pPr>
      <w:r>
        <w:separator/>
      </w:r>
    </w:p>
  </w:endnote>
  <w:endnote w:type="continuationSeparator" w:id="0">
    <w:p w14:paraId="71A6E825" w14:textId="77777777" w:rsidR="002110DE" w:rsidRDefault="002110DE" w:rsidP="00037788">
      <w:pPr>
        <w:spacing w:after="0" w:line="240" w:lineRule="auto"/>
      </w:pPr>
      <w:r>
        <w:continuationSeparator/>
      </w:r>
    </w:p>
  </w:endnote>
  <w:endnote w:type="continuationNotice" w:id="1">
    <w:p w14:paraId="3F176FD8" w14:textId="77777777" w:rsidR="002110DE" w:rsidRDefault="002110D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F019F0" w14:textId="77777777" w:rsidR="002110DE" w:rsidRDefault="002110DE" w:rsidP="00037788">
      <w:pPr>
        <w:spacing w:after="0" w:line="240" w:lineRule="auto"/>
      </w:pPr>
      <w:r>
        <w:separator/>
      </w:r>
    </w:p>
  </w:footnote>
  <w:footnote w:type="continuationSeparator" w:id="0">
    <w:p w14:paraId="32E4FF6A" w14:textId="77777777" w:rsidR="002110DE" w:rsidRDefault="002110DE" w:rsidP="00037788">
      <w:pPr>
        <w:spacing w:after="0" w:line="240" w:lineRule="auto"/>
      </w:pPr>
      <w:r>
        <w:continuationSeparator/>
      </w:r>
    </w:p>
  </w:footnote>
  <w:footnote w:type="continuationNotice" w:id="1">
    <w:p w14:paraId="7BCA35CF" w14:textId="77777777" w:rsidR="002110DE" w:rsidRDefault="002110DE">
      <w:pPr>
        <w:spacing w:after="0" w:line="240" w:lineRule="auto"/>
      </w:pPr>
    </w:p>
  </w:footnote>
  <w:footnote w:id="2">
    <w:p w14:paraId="3C50E346" w14:textId="078A69BC" w:rsidR="003C57AA" w:rsidRDefault="003C57A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u8vb1BxH","properties":{"formattedCitation":"Timo Kivim\\uc0\\u228{}ki, \\uc0\\u8220{}Dataset on The Association Between Unilateral and UN Operations and The Number of Fatalities of Organised Violence\\uc0\\u8221{} (Bath, UK: University of Bath Research Data Archive, 2023), https://researchdata.bath.ac.uk/id/eprint/1293.","plainCitation":"Timo Kivimäki, “Dataset on The Association Between Unilateral and UN Operations and The Number of Fatalities of Organised Violence” (Bath, UK: University of Bath Research Data Archive, 2023), https://researchdata.bath.ac.uk/id/eprint/1293.","noteIndex":1},"citationItems":[{"id":27753,"uris":["http://zotero.org/users/1280722/items/8HII7IS6"],"itemData":{"id":27753,"type":"dataset","event-place":"Bath, UK","publisher":"University of Bath Research Data Archive","publisher-place":"Bath, UK","title":"Dataset on The Association Between Unilateral and UN Operations and The Number of Fatalities of Organised Violence","URL":"https://researchdata.bath.ac.uk/id/eprint/1293","author":[{"family":"Kivimäki","given":"Timo"}],"issued":{"date-parts":[["2023"]]}}}],"schema":"https://github.com/citation-style-language/schema/raw/master/csl-citation.json"} </w:instrText>
      </w:r>
      <w:r>
        <w:fldChar w:fldCharType="separate"/>
      </w:r>
      <w:r w:rsidRPr="003C57AA">
        <w:rPr>
          <w:rFonts w:ascii="Calibri" w:hAnsi="Calibri" w:cs="Calibri"/>
          <w:szCs w:val="24"/>
        </w:rPr>
        <w:t>Timo Kivimäki, “Dataset on The Association Between Unilateral and UN Operations and The Number of Fatalities of Organised Violence” (Bath, UK: University of Bath Research Data Archive, 2023), https://researchdata.bath.ac.uk/id/eprint/1293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022317"/>
    <w:multiLevelType w:val="hybridMultilevel"/>
    <w:tmpl w:val="DD386C44"/>
    <w:lvl w:ilvl="0" w:tplc="DB30630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9841C70"/>
    <w:multiLevelType w:val="hybridMultilevel"/>
    <w:tmpl w:val="994C78EA"/>
    <w:lvl w:ilvl="0" w:tplc="53C6562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3165508"/>
    <w:multiLevelType w:val="hybridMultilevel"/>
    <w:tmpl w:val="A9B290DE"/>
    <w:lvl w:ilvl="0" w:tplc="58CE638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7BB1F2E"/>
    <w:multiLevelType w:val="hybridMultilevel"/>
    <w:tmpl w:val="995AA5E8"/>
    <w:lvl w:ilvl="0" w:tplc="7A048AA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31133503">
    <w:abstractNumId w:val="2"/>
  </w:num>
  <w:num w:numId="2" w16cid:durableId="1473671500">
    <w:abstractNumId w:val="1"/>
  </w:num>
  <w:num w:numId="3" w16cid:durableId="394619780">
    <w:abstractNumId w:val="3"/>
  </w:num>
  <w:num w:numId="4" w16cid:durableId="21121646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5766"/>
    <w:rsid w:val="00001057"/>
    <w:rsid w:val="000042C6"/>
    <w:rsid w:val="00010115"/>
    <w:rsid w:val="0001169F"/>
    <w:rsid w:val="00011E77"/>
    <w:rsid w:val="0001217C"/>
    <w:rsid w:val="000124E3"/>
    <w:rsid w:val="00016CD7"/>
    <w:rsid w:val="00022083"/>
    <w:rsid w:val="00022185"/>
    <w:rsid w:val="000271DF"/>
    <w:rsid w:val="0002734A"/>
    <w:rsid w:val="0003136D"/>
    <w:rsid w:val="00031997"/>
    <w:rsid w:val="000347B3"/>
    <w:rsid w:val="00034B90"/>
    <w:rsid w:val="00035B68"/>
    <w:rsid w:val="00037788"/>
    <w:rsid w:val="00042399"/>
    <w:rsid w:val="000434C8"/>
    <w:rsid w:val="000434D2"/>
    <w:rsid w:val="00044272"/>
    <w:rsid w:val="0004679C"/>
    <w:rsid w:val="00050309"/>
    <w:rsid w:val="00053F8E"/>
    <w:rsid w:val="00054948"/>
    <w:rsid w:val="00055ED5"/>
    <w:rsid w:val="00056125"/>
    <w:rsid w:val="00060968"/>
    <w:rsid w:val="00064C02"/>
    <w:rsid w:val="00067AC1"/>
    <w:rsid w:val="00067E0D"/>
    <w:rsid w:val="00070478"/>
    <w:rsid w:val="0007104C"/>
    <w:rsid w:val="00073E8F"/>
    <w:rsid w:val="00074EF7"/>
    <w:rsid w:val="00083A94"/>
    <w:rsid w:val="00090458"/>
    <w:rsid w:val="00090776"/>
    <w:rsid w:val="000957C9"/>
    <w:rsid w:val="000A5124"/>
    <w:rsid w:val="000B1E7D"/>
    <w:rsid w:val="000B28A5"/>
    <w:rsid w:val="000B3974"/>
    <w:rsid w:val="000B4007"/>
    <w:rsid w:val="000B4627"/>
    <w:rsid w:val="000B78D9"/>
    <w:rsid w:val="000C0078"/>
    <w:rsid w:val="000C27B3"/>
    <w:rsid w:val="000C4996"/>
    <w:rsid w:val="000C4A94"/>
    <w:rsid w:val="000C64A0"/>
    <w:rsid w:val="000C7D40"/>
    <w:rsid w:val="000D183B"/>
    <w:rsid w:val="000D6DFD"/>
    <w:rsid w:val="000E1003"/>
    <w:rsid w:val="000E2EB0"/>
    <w:rsid w:val="000E592D"/>
    <w:rsid w:val="000E626F"/>
    <w:rsid w:val="000F1BDF"/>
    <w:rsid w:val="000F3FAA"/>
    <w:rsid w:val="0010003D"/>
    <w:rsid w:val="001005B5"/>
    <w:rsid w:val="00100B3D"/>
    <w:rsid w:val="00105C62"/>
    <w:rsid w:val="001071D8"/>
    <w:rsid w:val="00110B4C"/>
    <w:rsid w:val="00112DA7"/>
    <w:rsid w:val="0011362F"/>
    <w:rsid w:val="00114329"/>
    <w:rsid w:val="00115180"/>
    <w:rsid w:val="00120D55"/>
    <w:rsid w:val="00121B35"/>
    <w:rsid w:val="001223A5"/>
    <w:rsid w:val="001226EC"/>
    <w:rsid w:val="00122B89"/>
    <w:rsid w:val="001243E0"/>
    <w:rsid w:val="001310BA"/>
    <w:rsid w:val="001327E5"/>
    <w:rsid w:val="0013438B"/>
    <w:rsid w:val="001350B8"/>
    <w:rsid w:val="00135AA0"/>
    <w:rsid w:val="00135D67"/>
    <w:rsid w:val="0014280B"/>
    <w:rsid w:val="00143176"/>
    <w:rsid w:val="00144FBC"/>
    <w:rsid w:val="001467A5"/>
    <w:rsid w:val="00162B4A"/>
    <w:rsid w:val="00163AA6"/>
    <w:rsid w:val="00163BE4"/>
    <w:rsid w:val="00163DF1"/>
    <w:rsid w:val="00167C08"/>
    <w:rsid w:val="00170166"/>
    <w:rsid w:val="0017117F"/>
    <w:rsid w:val="0017408B"/>
    <w:rsid w:val="00180C3D"/>
    <w:rsid w:val="00182C51"/>
    <w:rsid w:val="00183CC5"/>
    <w:rsid w:val="00185B3F"/>
    <w:rsid w:val="001933DA"/>
    <w:rsid w:val="00193A60"/>
    <w:rsid w:val="00193D6A"/>
    <w:rsid w:val="00195A2B"/>
    <w:rsid w:val="001A1092"/>
    <w:rsid w:val="001A549C"/>
    <w:rsid w:val="001A6AC9"/>
    <w:rsid w:val="001A7BB6"/>
    <w:rsid w:val="001B0C55"/>
    <w:rsid w:val="001B14D7"/>
    <w:rsid w:val="001B1EF0"/>
    <w:rsid w:val="001B5500"/>
    <w:rsid w:val="001B553F"/>
    <w:rsid w:val="001C01C2"/>
    <w:rsid w:val="001C12A2"/>
    <w:rsid w:val="001C2FDE"/>
    <w:rsid w:val="001C63BC"/>
    <w:rsid w:val="001C6B97"/>
    <w:rsid w:val="001C7696"/>
    <w:rsid w:val="001D68B1"/>
    <w:rsid w:val="001D7090"/>
    <w:rsid w:val="001E273E"/>
    <w:rsid w:val="001E27F0"/>
    <w:rsid w:val="001E2ABF"/>
    <w:rsid w:val="001E515D"/>
    <w:rsid w:val="001E63B1"/>
    <w:rsid w:val="001E7ACC"/>
    <w:rsid w:val="001E7FAF"/>
    <w:rsid w:val="001F6E3C"/>
    <w:rsid w:val="001F6E6F"/>
    <w:rsid w:val="001F7548"/>
    <w:rsid w:val="00201BEE"/>
    <w:rsid w:val="0020298D"/>
    <w:rsid w:val="0020343E"/>
    <w:rsid w:val="00205C19"/>
    <w:rsid w:val="002110DE"/>
    <w:rsid w:val="00212095"/>
    <w:rsid w:val="00215694"/>
    <w:rsid w:val="0021588F"/>
    <w:rsid w:val="002233FA"/>
    <w:rsid w:val="00224427"/>
    <w:rsid w:val="002318EF"/>
    <w:rsid w:val="0023207C"/>
    <w:rsid w:val="0024142C"/>
    <w:rsid w:val="0024230E"/>
    <w:rsid w:val="0024446C"/>
    <w:rsid w:val="00247466"/>
    <w:rsid w:val="002512E3"/>
    <w:rsid w:val="002516F8"/>
    <w:rsid w:val="00251DE6"/>
    <w:rsid w:val="00255EF9"/>
    <w:rsid w:val="002560B8"/>
    <w:rsid w:val="00256595"/>
    <w:rsid w:val="002565D3"/>
    <w:rsid w:val="00260632"/>
    <w:rsid w:val="0026205F"/>
    <w:rsid w:val="002626A4"/>
    <w:rsid w:val="00264A49"/>
    <w:rsid w:val="00264A6A"/>
    <w:rsid w:val="00265EC9"/>
    <w:rsid w:val="00270088"/>
    <w:rsid w:val="00277FA3"/>
    <w:rsid w:val="002805C2"/>
    <w:rsid w:val="00281476"/>
    <w:rsid w:val="00287F1A"/>
    <w:rsid w:val="00290B96"/>
    <w:rsid w:val="00290E20"/>
    <w:rsid w:val="00291AE1"/>
    <w:rsid w:val="002935F5"/>
    <w:rsid w:val="002A7A4F"/>
    <w:rsid w:val="002A7B2B"/>
    <w:rsid w:val="002B0D6F"/>
    <w:rsid w:val="002B1497"/>
    <w:rsid w:val="002B4B34"/>
    <w:rsid w:val="002B7B1A"/>
    <w:rsid w:val="002C18B0"/>
    <w:rsid w:val="002C1953"/>
    <w:rsid w:val="002C4683"/>
    <w:rsid w:val="002C6A84"/>
    <w:rsid w:val="002D0C2A"/>
    <w:rsid w:val="002D0C5A"/>
    <w:rsid w:val="002D2D93"/>
    <w:rsid w:val="002D7CC1"/>
    <w:rsid w:val="002E11CF"/>
    <w:rsid w:val="002E6A24"/>
    <w:rsid w:val="002F3796"/>
    <w:rsid w:val="002F55A8"/>
    <w:rsid w:val="002F67D6"/>
    <w:rsid w:val="0030036B"/>
    <w:rsid w:val="00304319"/>
    <w:rsid w:val="00314982"/>
    <w:rsid w:val="003158BD"/>
    <w:rsid w:val="00316ECD"/>
    <w:rsid w:val="00317C1C"/>
    <w:rsid w:val="00321FFD"/>
    <w:rsid w:val="003251AF"/>
    <w:rsid w:val="00325A16"/>
    <w:rsid w:val="00330CF9"/>
    <w:rsid w:val="0033157C"/>
    <w:rsid w:val="00332920"/>
    <w:rsid w:val="003374A8"/>
    <w:rsid w:val="00344A01"/>
    <w:rsid w:val="00346913"/>
    <w:rsid w:val="0034775D"/>
    <w:rsid w:val="00347C17"/>
    <w:rsid w:val="003518BB"/>
    <w:rsid w:val="003568A8"/>
    <w:rsid w:val="00366241"/>
    <w:rsid w:val="00370402"/>
    <w:rsid w:val="0037122B"/>
    <w:rsid w:val="003717A3"/>
    <w:rsid w:val="00373A1D"/>
    <w:rsid w:val="00374F4A"/>
    <w:rsid w:val="00375E62"/>
    <w:rsid w:val="0037687A"/>
    <w:rsid w:val="0037693F"/>
    <w:rsid w:val="00380217"/>
    <w:rsid w:val="003806B7"/>
    <w:rsid w:val="00384A01"/>
    <w:rsid w:val="00386827"/>
    <w:rsid w:val="00390460"/>
    <w:rsid w:val="003907B5"/>
    <w:rsid w:val="00391ACD"/>
    <w:rsid w:val="003936D3"/>
    <w:rsid w:val="0039447E"/>
    <w:rsid w:val="00395756"/>
    <w:rsid w:val="00395FE8"/>
    <w:rsid w:val="003965F1"/>
    <w:rsid w:val="003973BE"/>
    <w:rsid w:val="003974B3"/>
    <w:rsid w:val="0039752F"/>
    <w:rsid w:val="00397763"/>
    <w:rsid w:val="00397F6E"/>
    <w:rsid w:val="003A0CE4"/>
    <w:rsid w:val="003A1E7A"/>
    <w:rsid w:val="003A48D1"/>
    <w:rsid w:val="003A5F00"/>
    <w:rsid w:val="003A6118"/>
    <w:rsid w:val="003B099B"/>
    <w:rsid w:val="003B2A6E"/>
    <w:rsid w:val="003B6169"/>
    <w:rsid w:val="003B6382"/>
    <w:rsid w:val="003C2EA1"/>
    <w:rsid w:val="003C4490"/>
    <w:rsid w:val="003C4BAE"/>
    <w:rsid w:val="003C57AA"/>
    <w:rsid w:val="003C6191"/>
    <w:rsid w:val="003D02DB"/>
    <w:rsid w:val="003D11DD"/>
    <w:rsid w:val="003D45DE"/>
    <w:rsid w:val="003D6141"/>
    <w:rsid w:val="003E40CD"/>
    <w:rsid w:val="003E4BC1"/>
    <w:rsid w:val="003E7BA9"/>
    <w:rsid w:val="003F363D"/>
    <w:rsid w:val="003F6E1B"/>
    <w:rsid w:val="00400AF2"/>
    <w:rsid w:val="00401E11"/>
    <w:rsid w:val="004037FF"/>
    <w:rsid w:val="00407AAF"/>
    <w:rsid w:val="0041288B"/>
    <w:rsid w:val="0041463C"/>
    <w:rsid w:val="00416DB0"/>
    <w:rsid w:val="00421C69"/>
    <w:rsid w:val="00423661"/>
    <w:rsid w:val="004257FB"/>
    <w:rsid w:val="00426568"/>
    <w:rsid w:val="00426A24"/>
    <w:rsid w:val="00430E84"/>
    <w:rsid w:val="00431059"/>
    <w:rsid w:val="0043270C"/>
    <w:rsid w:val="00434827"/>
    <w:rsid w:val="0043634C"/>
    <w:rsid w:val="0044067C"/>
    <w:rsid w:val="00441281"/>
    <w:rsid w:val="004423D8"/>
    <w:rsid w:val="004505FB"/>
    <w:rsid w:val="00453E74"/>
    <w:rsid w:val="00455BE1"/>
    <w:rsid w:val="00462240"/>
    <w:rsid w:val="00463FF8"/>
    <w:rsid w:val="00465C78"/>
    <w:rsid w:val="0046677D"/>
    <w:rsid w:val="0047095D"/>
    <w:rsid w:val="004753E4"/>
    <w:rsid w:val="00475F1F"/>
    <w:rsid w:val="00475F5B"/>
    <w:rsid w:val="00481A57"/>
    <w:rsid w:val="00482E4E"/>
    <w:rsid w:val="00483EEF"/>
    <w:rsid w:val="00484EAC"/>
    <w:rsid w:val="0048608F"/>
    <w:rsid w:val="00486D7B"/>
    <w:rsid w:val="00486F04"/>
    <w:rsid w:val="00491567"/>
    <w:rsid w:val="00492363"/>
    <w:rsid w:val="0049504C"/>
    <w:rsid w:val="004970ED"/>
    <w:rsid w:val="004A1A9B"/>
    <w:rsid w:val="004A6EB3"/>
    <w:rsid w:val="004B4AC4"/>
    <w:rsid w:val="004C0D50"/>
    <w:rsid w:val="004C5596"/>
    <w:rsid w:val="004C718B"/>
    <w:rsid w:val="004D08C0"/>
    <w:rsid w:val="004D116D"/>
    <w:rsid w:val="004D13D7"/>
    <w:rsid w:val="004D2405"/>
    <w:rsid w:val="004D26E8"/>
    <w:rsid w:val="004D63F6"/>
    <w:rsid w:val="004D7F21"/>
    <w:rsid w:val="004E0913"/>
    <w:rsid w:val="004E1CB4"/>
    <w:rsid w:val="004E1F99"/>
    <w:rsid w:val="004E5765"/>
    <w:rsid w:val="004E7621"/>
    <w:rsid w:val="004F06A6"/>
    <w:rsid w:val="004F1234"/>
    <w:rsid w:val="004F1698"/>
    <w:rsid w:val="004F5EC9"/>
    <w:rsid w:val="004F6B09"/>
    <w:rsid w:val="005046C7"/>
    <w:rsid w:val="00505A14"/>
    <w:rsid w:val="00506082"/>
    <w:rsid w:val="00512D92"/>
    <w:rsid w:val="00516307"/>
    <w:rsid w:val="00517619"/>
    <w:rsid w:val="00524518"/>
    <w:rsid w:val="0052671A"/>
    <w:rsid w:val="00527039"/>
    <w:rsid w:val="00530AA6"/>
    <w:rsid w:val="00542EA1"/>
    <w:rsid w:val="00543D9D"/>
    <w:rsid w:val="00547999"/>
    <w:rsid w:val="005501B0"/>
    <w:rsid w:val="00552503"/>
    <w:rsid w:val="00555710"/>
    <w:rsid w:val="00561323"/>
    <w:rsid w:val="00561D33"/>
    <w:rsid w:val="00565966"/>
    <w:rsid w:val="005664A0"/>
    <w:rsid w:val="00567589"/>
    <w:rsid w:val="005679AE"/>
    <w:rsid w:val="00567A42"/>
    <w:rsid w:val="00571272"/>
    <w:rsid w:val="00572A3E"/>
    <w:rsid w:val="00576F3E"/>
    <w:rsid w:val="005826E2"/>
    <w:rsid w:val="005846EC"/>
    <w:rsid w:val="00585105"/>
    <w:rsid w:val="00586542"/>
    <w:rsid w:val="00586D2A"/>
    <w:rsid w:val="005904EF"/>
    <w:rsid w:val="0059066D"/>
    <w:rsid w:val="00590C5C"/>
    <w:rsid w:val="0059149A"/>
    <w:rsid w:val="00592C8C"/>
    <w:rsid w:val="0059475F"/>
    <w:rsid w:val="00595FE0"/>
    <w:rsid w:val="0059787E"/>
    <w:rsid w:val="005B13E4"/>
    <w:rsid w:val="005B1F50"/>
    <w:rsid w:val="005B2D55"/>
    <w:rsid w:val="005B5784"/>
    <w:rsid w:val="005C1D05"/>
    <w:rsid w:val="005C2D83"/>
    <w:rsid w:val="005C33ED"/>
    <w:rsid w:val="005C34FD"/>
    <w:rsid w:val="005C553A"/>
    <w:rsid w:val="005C5FEC"/>
    <w:rsid w:val="005C7657"/>
    <w:rsid w:val="005D0219"/>
    <w:rsid w:val="005D19CD"/>
    <w:rsid w:val="005D4F1E"/>
    <w:rsid w:val="005E00C1"/>
    <w:rsid w:val="005E3033"/>
    <w:rsid w:val="005E4BBF"/>
    <w:rsid w:val="005E68B5"/>
    <w:rsid w:val="005F4CE6"/>
    <w:rsid w:val="005F7523"/>
    <w:rsid w:val="005F7F2F"/>
    <w:rsid w:val="0060054A"/>
    <w:rsid w:val="00601D41"/>
    <w:rsid w:val="00601F93"/>
    <w:rsid w:val="00604DB4"/>
    <w:rsid w:val="00607756"/>
    <w:rsid w:val="00607979"/>
    <w:rsid w:val="00611007"/>
    <w:rsid w:val="00612B79"/>
    <w:rsid w:val="00613987"/>
    <w:rsid w:val="00614D9B"/>
    <w:rsid w:val="00615455"/>
    <w:rsid w:val="00620E00"/>
    <w:rsid w:val="006213DA"/>
    <w:rsid w:val="00622490"/>
    <w:rsid w:val="00622C89"/>
    <w:rsid w:val="00624153"/>
    <w:rsid w:val="00624E55"/>
    <w:rsid w:val="00627EC7"/>
    <w:rsid w:val="00630FB0"/>
    <w:rsid w:val="00632033"/>
    <w:rsid w:val="00636A5C"/>
    <w:rsid w:val="006413A8"/>
    <w:rsid w:val="00644C8F"/>
    <w:rsid w:val="00647139"/>
    <w:rsid w:val="00651295"/>
    <w:rsid w:val="00663709"/>
    <w:rsid w:val="00663784"/>
    <w:rsid w:val="00664C28"/>
    <w:rsid w:val="00670655"/>
    <w:rsid w:val="00672494"/>
    <w:rsid w:val="00675578"/>
    <w:rsid w:val="00675CB2"/>
    <w:rsid w:val="006761B9"/>
    <w:rsid w:val="00676EFD"/>
    <w:rsid w:val="00682E16"/>
    <w:rsid w:val="0068731E"/>
    <w:rsid w:val="006873FB"/>
    <w:rsid w:val="006904C1"/>
    <w:rsid w:val="006908FC"/>
    <w:rsid w:val="00691724"/>
    <w:rsid w:val="006945D9"/>
    <w:rsid w:val="00695766"/>
    <w:rsid w:val="006A41A2"/>
    <w:rsid w:val="006A596D"/>
    <w:rsid w:val="006A69F2"/>
    <w:rsid w:val="006B047F"/>
    <w:rsid w:val="006B0C4E"/>
    <w:rsid w:val="006B178D"/>
    <w:rsid w:val="006B1B35"/>
    <w:rsid w:val="006B3F61"/>
    <w:rsid w:val="006B6460"/>
    <w:rsid w:val="006B6FC9"/>
    <w:rsid w:val="006C2384"/>
    <w:rsid w:val="006C3CE1"/>
    <w:rsid w:val="006C518D"/>
    <w:rsid w:val="006C5A9C"/>
    <w:rsid w:val="006D0B4D"/>
    <w:rsid w:val="006D4CB6"/>
    <w:rsid w:val="006D504A"/>
    <w:rsid w:val="006D52A4"/>
    <w:rsid w:val="006D6406"/>
    <w:rsid w:val="006D7011"/>
    <w:rsid w:val="006E1EEF"/>
    <w:rsid w:val="006E270C"/>
    <w:rsid w:val="006E42ED"/>
    <w:rsid w:val="006E61F1"/>
    <w:rsid w:val="006E740B"/>
    <w:rsid w:val="006F1142"/>
    <w:rsid w:val="006F2D2F"/>
    <w:rsid w:val="006F2D7F"/>
    <w:rsid w:val="006F49EC"/>
    <w:rsid w:val="006F741D"/>
    <w:rsid w:val="007008D0"/>
    <w:rsid w:val="00702ED6"/>
    <w:rsid w:val="007053C2"/>
    <w:rsid w:val="00712D6B"/>
    <w:rsid w:val="00713CB7"/>
    <w:rsid w:val="00714133"/>
    <w:rsid w:val="0071520B"/>
    <w:rsid w:val="00716245"/>
    <w:rsid w:val="00720D27"/>
    <w:rsid w:val="00723143"/>
    <w:rsid w:val="00723DBB"/>
    <w:rsid w:val="00727258"/>
    <w:rsid w:val="00730A4B"/>
    <w:rsid w:val="00731571"/>
    <w:rsid w:val="00731A36"/>
    <w:rsid w:val="00731DAE"/>
    <w:rsid w:val="007337EB"/>
    <w:rsid w:val="007351A0"/>
    <w:rsid w:val="00742162"/>
    <w:rsid w:val="007425E1"/>
    <w:rsid w:val="00743C70"/>
    <w:rsid w:val="00744130"/>
    <w:rsid w:val="007451BD"/>
    <w:rsid w:val="00745E85"/>
    <w:rsid w:val="007471BA"/>
    <w:rsid w:val="00752BC7"/>
    <w:rsid w:val="00753ADD"/>
    <w:rsid w:val="00761FBF"/>
    <w:rsid w:val="007640B6"/>
    <w:rsid w:val="00764972"/>
    <w:rsid w:val="00766BA0"/>
    <w:rsid w:val="00766CA2"/>
    <w:rsid w:val="0077015C"/>
    <w:rsid w:val="007707B3"/>
    <w:rsid w:val="00775F98"/>
    <w:rsid w:val="007770B9"/>
    <w:rsid w:val="00777C25"/>
    <w:rsid w:val="00777EC5"/>
    <w:rsid w:val="00785128"/>
    <w:rsid w:val="007857DD"/>
    <w:rsid w:val="00787433"/>
    <w:rsid w:val="0079118E"/>
    <w:rsid w:val="00791A81"/>
    <w:rsid w:val="00793ADF"/>
    <w:rsid w:val="00793E68"/>
    <w:rsid w:val="00795A6B"/>
    <w:rsid w:val="00795C6B"/>
    <w:rsid w:val="007A0B92"/>
    <w:rsid w:val="007A487C"/>
    <w:rsid w:val="007A7035"/>
    <w:rsid w:val="007B3274"/>
    <w:rsid w:val="007B3FDC"/>
    <w:rsid w:val="007B7E82"/>
    <w:rsid w:val="007C70BE"/>
    <w:rsid w:val="007C7A27"/>
    <w:rsid w:val="007C7D81"/>
    <w:rsid w:val="007E0737"/>
    <w:rsid w:val="007E2077"/>
    <w:rsid w:val="007E2573"/>
    <w:rsid w:val="007E2A01"/>
    <w:rsid w:val="007E35F9"/>
    <w:rsid w:val="007E4B7E"/>
    <w:rsid w:val="007E53F4"/>
    <w:rsid w:val="007E588A"/>
    <w:rsid w:val="007E59CD"/>
    <w:rsid w:val="007E6794"/>
    <w:rsid w:val="007F239A"/>
    <w:rsid w:val="007F4463"/>
    <w:rsid w:val="007F47C6"/>
    <w:rsid w:val="007F4C84"/>
    <w:rsid w:val="007F6499"/>
    <w:rsid w:val="00800B90"/>
    <w:rsid w:val="00801BFD"/>
    <w:rsid w:val="008033B2"/>
    <w:rsid w:val="00805FB6"/>
    <w:rsid w:val="00806B9C"/>
    <w:rsid w:val="00811D60"/>
    <w:rsid w:val="0081290C"/>
    <w:rsid w:val="0081691F"/>
    <w:rsid w:val="00824616"/>
    <w:rsid w:val="0082713C"/>
    <w:rsid w:val="00827846"/>
    <w:rsid w:val="0083024A"/>
    <w:rsid w:val="008306E1"/>
    <w:rsid w:val="00830FC2"/>
    <w:rsid w:val="00831689"/>
    <w:rsid w:val="00831918"/>
    <w:rsid w:val="00833832"/>
    <w:rsid w:val="0083407B"/>
    <w:rsid w:val="008341C8"/>
    <w:rsid w:val="00834D5F"/>
    <w:rsid w:val="008366C4"/>
    <w:rsid w:val="008367FD"/>
    <w:rsid w:val="0084378D"/>
    <w:rsid w:val="00843958"/>
    <w:rsid w:val="008505E9"/>
    <w:rsid w:val="0085454F"/>
    <w:rsid w:val="00854878"/>
    <w:rsid w:val="00857207"/>
    <w:rsid w:val="008572F1"/>
    <w:rsid w:val="008578DD"/>
    <w:rsid w:val="00860876"/>
    <w:rsid w:val="00861DE5"/>
    <w:rsid w:val="00862465"/>
    <w:rsid w:val="00863392"/>
    <w:rsid w:val="008638DD"/>
    <w:rsid w:val="008657EB"/>
    <w:rsid w:val="00871255"/>
    <w:rsid w:val="00872F26"/>
    <w:rsid w:val="0087395F"/>
    <w:rsid w:val="00873C51"/>
    <w:rsid w:val="00874046"/>
    <w:rsid w:val="00874A16"/>
    <w:rsid w:val="00880131"/>
    <w:rsid w:val="008813D4"/>
    <w:rsid w:val="00881D89"/>
    <w:rsid w:val="00885570"/>
    <w:rsid w:val="00886EBF"/>
    <w:rsid w:val="008907AC"/>
    <w:rsid w:val="00890914"/>
    <w:rsid w:val="00891866"/>
    <w:rsid w:val="0089307D"/>
    <w:rsid w:val="00894868"/>
    <w:rsid w:val="008952A0"/>
    <w:rsid w:val="008958D9"/>
    <w:rsid w:val="008963E4"/>
    <w:rsid w:val="008A0104"/>
    <w:rsid w:val="008A4431"/>
    <w:rsid w:val="008A4FF3"/>
    <w:rsid w:val="008A5538"/>
    <w:rsid w:val="008A6725"/>
    <w:rsid w:val="008B07F7"/>
    <w:rsid w:val="008B3872"/>
    <w:rsid w:val="008B6D6C"/>
    <w:rsid w:val="008B75BA"/>
    <w:rsid w:val="008B7764"/>
    <w:rsid w:val="008C1132"/>
    <w:rsid w:val="008C4C80"/>
    <w:rsid w:val="008D0150"/>
    <w:rsid w:val="008D01E5"/>
    <w:rsid w:val="008D17E4"/>
    <w:rsid w:val="008D583B"/>
    <w:rsid w:val="008D58AD"/>
    <w:rsid w:val="008D5D78"/>
    <w:rsid w:val="008D68A3"/>
    <w:rsid w:val="008E7249"/>
    <w:rsid w:val="008F156D"/>
    <w:rsid w:val="008F532B"/>
    <w:rsid w:val="008F6E8F"/>
    <w:rsid w:val="008F7015"/>
    <w:rsid w:val="008F7817"/>
    <w:rsid w:val="008F7F21"/>
    <w:rsid w:val="008F7F2C"/>
    <w:rsid w:val="00901047"/>
    <w:rsid w:val="00902587"/>
    <w:rsid w:val="00902727"/>
    <w:rsid w:val="00907F58"/>
    <w:rsid w:val="00912FD0"/>
    <w:rsid w:val="00914002"/>
    <w:rsid w:val="009167AB"/>
    <w:rsid w:val="00916CC3"/>
    <w:rsid w:val="00921553"/>
    <w:rsid w:val="00922BF0"/>
    <w:rsid w:val="00924685"/>
    <w:rsid w:val="009253B8"/>
    <w:rsid w:val="00925EA7"/>
    <w:rsid w:val="00930053"/>
    <w:rsid w:val="00932C6A"/>
    <w:rsid w:val="0093472F"/>
    <w:rsid w:val="00934865"/>
    <w:rsid w:val="009353A8"/>
    <w:rsid w:val="009465CF"/>
    <w:rsid w:val="00950B4E"/>
    <w:rsid w:val="00955638"/>
    <w:rsid w:val="00955776"/>
    <w:rsid w:val="00961909"/>
    <w:rsid w:val="00961987"/>
    <w:rsid w:val="009625B5"/>
    <w:rsid w:val="00965254"/>
    <w:rsid w:val="00970B74"/>
    <w:rsid w:val="0097122D"/>
    <w:rsid w:val="00971920"/>
    <w:rsid w:val="009806FE"/>
    <w:rsid w:val="00980976"/>
    <w:rsid w:val="00981B81"/>
    <w:rsid w:val="009820CA"/>
    <w:rsid w:val="00983D07"/>
    <w:rsid w:val="00994334"/>
    <w:rsid w:val="00995721"/>
    <w:rsid w:val="0099608D"/>
    <w:rsid w:val="009A3529"/>
    <w:rsid w:val="009A3757"/>
    <w:rsid w:val="009A4837"/>
    <w:rsid w:val="009A53FA"/>
    <w:rsid w:val="009A5D19"/>
    <w:rsid w:val="009B150A"/>
    <w:rsid w:val="009B19F4"/>
    <w:rsid w:val="009B2B25"/>
    <w:rsid w:val="009B3871"/>
    <w:rsid w:val="009B51DE"/>
    <w:rsid w:val="009B53FF"/>
    <w:rsid w:val="009C2C94"/>
    <w:rsid w:val="009C37EC"/>
    <w:rsid w:val="009C4F89"/>
    <w:rsid w:val="009C579C"/>
    <w:rsid w:val="009C5BF3"/>
    <w:rsid w:val="009C72BE"/>
    <w:rsid w:val="009C7C60"/>
    <w:rsid w:val="009D4B32"/>
    <w:rsid w:val="009D6C58"/>
    <w:rsid w:val="009D706F"/>
    <w:rsid w:val="009E1161"/>
    <w:rsid w:val="009E4B0C"/>
    <w:rsid w:val="009E619C"/>
    <w:rsid w:val="009E61DF"/>
    <w:rsid w:val="009E7B72"/>
    <w:rsid w:val="009F082C"/>
    <w:rsid w:val="009F25FF"/>
    <w:rsid w:val="009F433C"/>
    <w:rsid w:val="009F5558"/>
    <w:rsid w:val="00A0019A"/>
    <w:rsid w:val="00A03B8D"/>
    <w:rsid w:val="00A049D9"/>
    <w:rsid w:val="00A053C3"/>
    <w:rsid w:val="00A12441"/>
    <w:rsid w:val="00A13C14"/>
    <w:rsid w:val="00A214B8"/>
    <w:rsid w:val="00A2191A"/>
    <w:rsid w:val="00A22BF6"/>
    <w:rsid w:val="00A251E4"/>
    <w:rsid w:val="00A31464"/>
    <w:rsid w:val="00A318D9"/>
    <w:rsid w:val="00A31D65"/>
    <w:rsid w:val="00A3395F"/>
    <w:rsid w:val="00A34B23"/>
    <w:rsid w:val="00A4006B"/>
    <w:rsid w:val="00A40EBF"/>
    <w:rsid w:val="00A41E77"/>
    <w:rsid w:val="00A44E68"/>
    <w:rsid w:val="00A525DE"/>
    <w:rsid w:val="00A54D6A"/>
    <w:rsid w:val="00A550B7"/>
    <w:rsid w:val="00A6040D"/>
    <w:rsid w:val="00A61CA5"/>
    <w:rsid w:val="00A64574"/>
    <w:rsid w:val="00A65D11"/>
    <w:rsid w:val="00A7023D"/>
    <w:rsid w:val="00A74DEB"/>
    <w:rsid w:val="00A754D6"/>
    <w:rsid w:val="00A776DA"/>
    <w:rsid w:val="00A77752"/>
    <w:rsid w:val="00A8335B"/>
    <w:rsid w:val="00A85FD2"/>
    <w:rsid w:val="00A87964"/>
    <w:rsid w:val="00A92851"/>
    <w:rsid w:val="00A92DAC"/>
    <w:rsid w:val="00A957BB"/>
    <w:rsid w:val="00A9779D"/>
    <w:rsid w:val="00A97BAE"/>
    <w:rsid w:val="00A97DC2"/>
    <w:rsid w:val="00AA0611"/>
    <w:rsid w:val="00AA325D"/>
    <w:rsid w:val="00AB17EB"/>
    <w:rsid w:val="00AB2E28"/>
    <w:rsid w:val="00AB3C30"/>
    <w:rsid w:val="00AB455D"/>
    <w:rsid w:val="00AB57DB"/>
    <w:rsid w:val="00AC1812"/>
    <w:rsid w:val="00AD0218"/>
    <w:rsid w:val="00AD1CEC"/>
    <w:rsid w:val="00AD21D8"/>
    <w:rsid w:val="00AE0357"/>
    <w:rsid w:val="00AF025E"/>
    <w:rsid w:val="00AF2C0E"/>
    <w:rsid w:val="00AF40E4"/>
    <w:rsid w:val="00AF4D7C"/>
    <w:rsid w:val="00AF7D13"/>
    <w:rsid w:val="00B01C8B"/>
    <w:rsid w:val="00B04B30"/>
    <w:rsid w:val="00B053E5"/>
    <w:rsid w:val="00B066AC"/>
    <w:rsid w:val="00B11726"/>
    <w:rsid w:val="00B22130"/>
    <w:rsid w:val="00B267B5"/>
    <w:rsid w:val="00B308A4"/>
    <w:rsid w:val="00B34F58"/>
    <w:rsid w:val="00B36AC3"/>
    <w:rsid w:val="00B407FA"/>
    <w:rsid w:val="00B46D5F"/>
    <w:rsid w:val="00B50FFC"/>
    <w:rsid w:val="00B52B35"/>
    <w:rsid w:val="00B565EC"/>
    <w:rsid w:val="00B56B44"/>
    <w:rsid w:val="00B56D4A"/>
    <w:rsid w:val="00B57E53"/>
    <w:rsid w:val="00B60D69"/>
    <w:rsid w:val="00B63B1E"/>
    <w:rsid w:val="00B67304"/>
    <w:rsid w:val="00B70BCA"/>
    <w:rsid w:val="00B70D57"/>
    <w:rsid w:val="00B71888"/>
    <w:rsid w:val="00B71F11"/>
    <w:rsid w:val="00B7404D"/>
    <w:rsid w:val="00B7521C"/>
    <w:rsid w:val="00B75507"/>
    <w:rsid w:val="00B80FD5"/>
    <w:rsid w:val="00B8114B"/>
    <w:rsid w:val="00B83454"/>
    <w:rsid w:val="00B862B3"/>
    <w:rsid w:val="00B9066F"/>
    <w:rsid w:val="00B912FF"/>
    <w:rsid w:val="00B94A19"/>
    <w:rsid w:val="00B9500E"/>
    <w:rsid w:val="00BA1C3F"/>
    <w:rsid w:val="00BA471A"/>
    <w:rsid w:val="00BA4FF1"/>
    <w:rsid w:val="00BA5235"/>
    <w:rsid w:val="00BA5402"/>
    <w:rsid w:val="00BA62BE"/>
    <w:rsid w:val="00BA7162"/>
    <w:rsid w:val="00BA7496"/>
    <w:rsid w:val="00BA7BE0"/>
    <w:rsid w:val="00BB365C"/>
    <w:rsid w:val="00BB619E"/>
    <w:rsid w:val="00BB6D56"/>
    <w:rsid w:val="00BC25B7"/>
    <w:rsid w:val="00BC43C5"/>
    <w:rsid w:val="00BC53DC"/>
    <w:rsid w:val="00BE01DB"/>
    <w:rsid w:val="00BE17CF"/>
    <w:rsid w:val="00BE21C5"/>
    <w:rsid w:val="00BE4F19"/>
    <w:rsid w:val="00BF0B12"/>
    <w:rsid w:val="00BF2420"/>
    <w:rsid w:val="00BF2A61"/>
    <w:rsid w:val="00BF4807"/>
    <w:rsid w:val="00BF63E0"/>
    <w:rsid w:val="00BF788C"/>
    <w:rsid w:val="00C019C4"/>
    <w:rsid w:val="00C0273D"/>
    <w:rsid w:val="00C02ED2"/>
    <w:rsid w:val="00C04A0B"/>
    <w:rsid w:val="00C051C6"/>
    <w:rsid w:val="00C05792"/>
    <w:rsid w:val="00C0660A"/>
    <w:rsid w:val="00C069B1"/>
    <w:rsid w:val="00C074CB"/>
    <w:rsid w:val="00C07F96"/>
    <w:rsid w:val="00C14248"/>
    <w:rsid w:val="00C16915"/>
    <w:rsid w:val="00C20701"/>
    <w:rsid w:val="00C2489E"/>
    <w:rsid w:val="00C255D1"/>
    <w:rsid w:val="00C27B2F"/>
    <w:rsid w:val="00C4577C"/>
    <w:rsid w:val="00C52D37"/>
    <w:rsid w:val="00C54575"/>
    <w:rsid w:val="00C54F7D"/>
    <w:rsid w:val="00C61041"/>
    <w:rsid w:val="00C6491C"/>
    <w:rsid w:val="00C64C23"/>
    <w:rsid w:val="00C70DD2"/>
    <w:rsid w:val="00C71640"/>
    <w:rsid w:val="00C73085"/>
    <w:rsid w:val="00C7488E"/>
    <w:rsid w:val="00C753F4"/>
    <w:rsid w:val="00C75D44"/>
    <w:rsid w:val="00C760FC"/>
    <w:rsid w:val="00C76CBA"/>
    <w:rsid w:val="00C81265"/>
    <w:rsid w:val="00C842C1"/>
    <w:rsid w:val="00C84FB5"/>
    <w:rsid w:val="00C8564B"/>
    <w:rsid w:val="00C9493A"/>
    <w:rsid w:val="00C94A88"/>
    <w:rsid w:val="00C96455"/>
    <w:rsid w:val="00C97CB9"/>
    <w:rsid w:val="00CA34EA"/>
    <w:rsid w:val="00CA3B6F"/>
    <w:rsid w:val="00CA434B"/>
    <w:rsid w:val="00CA573E"/>
    <w:rsid w:val="00CB028E"/>
    <w:rsid w:val="00CB07B4"/>
    <w:rsid w:val="00CB0C67"/>
    <w:rsid w:val="00CB1416"/>
    <w:rsid w:val="00CB2159"/>
    <w:rsid w:val="00CB2777"/>
    <w:rsid w:val="00CB3B43"/>
    <w:rsid w:val="00CB4362"/>
    <w:rsid w:val="00CC01A3"/>
    <w:rsid w:val="00CC24EA"/>
    <w:rsid w:val="00CC3679"/>
    <w:rsid w:val="00CD239E"/>
    <w:rsid w:val="00CD3384"/>
    <w:rsid w:val="00CD52E4"/>
    <w:rsid w:val="00CD560B"/>
    <w:rsid w:val="00CD7E2B"/>
    <w:rsid w:val="00CE0E08"/>
    <w:rsid w:val="00CE2E97"/>
    <w:rsid w:val="00CE4529"/>
    <w:rsid w:val="00CE775E"/>
    <w:rsid w:val="00CF2066"/>
    <w:rsid w:val="00CF49AF"/>
    <w:rsid w:val="00D00D17"/>
    <w:rsid w:val="00D046DF"/>
    <w:rsid w:val="00D05698"/>
    <w:rsid w:val="00D05D7C"/>
    <w:rsid w:val="00D06D32"/>
    <w:rsid w:val="00D10ED4"/>
    <w:rsid w:val="00D1126F"/>
    <w:rsid w:val="00D15019"/>
    <w:rsid w:val="00D16323"/>
    <w:rsid w:val="00D24EB2"/>
    <w:rsid w:val="00D257B0"/>
    <w:rsid w:val="00D33350"/>
    <w:rsid w:val="00D344F6"/>
    <w:rsid w:val="00D36A12"/>
    <w:rsid w:val="00D37335"/>
    <w:rsid w:val="00D41C6A"/>
    <w:rsid w:val="00D43730"/>
    <w:rsid w:val="00D440E2"/>
    <w:rsid w:val="00D474C9"/>
    <w:rsid w:val="00D50595"/>
    <w:rsid w:val="00D5158E"/>
    <w:rsid w:val="00D51893"/>
    <w:rsid w:val="00D60C9B"/>
    <w:rsid w:val="00D64A36"/>
    <w:rsid w:val="00D64DBA"/>
    <w:rsid w:val="00D6770D"/>
    <w:rsid w:val="00D72C1D"/>
    <w:rsid w:val="00D75273"/>
    <w:rsid w:val="00D7570A"/>
    <w:rsid w:val="00D76929"/>
    <w:rsid w:val="00D827EE"/>
    <w:rsid w:val="00D84C0C"/>
    <w:rsid w:val="00D928E1"/>
    <w:rsid w:val="00D94F32"/>
    <w:rsid w:val="00D9537D"/>
    <w:rsid w:val="00DA00D6"/>
    <w:rsid w:val="00DA2701"/>
    <w:rsid w:val="00DA5B6D"/>
    <w:rsid w:val="00DA776A"/>
    <w:rsid w:val="00DB15C6"/>
    <w:rsid w:val="00DB1F4D"/>
    <w:rsid w:val="00DB64BF"/>
    <w:rsid w:val="00DB65AE"/>
    <w:rsid w:val="00DC109F"/>
    <w:rsid w:val="00DC1D82"/>
    <w:rsid w:val="00DC25DD"/>
    <w:rsid w:val="00DC5236"/>
    <w:rsid w:val="00DC6D0E"/>
    <w:rsid w:val="00DC7DD4"/>
    <w:rsid w:val="00DD1FB8"/>
    <w:rsid w:val="00DD1FEB"/>
    <w:rsid w:val="00DD2E62"/>
    <w:rsid w:val="00DD47A9"/>
    <w:rsid w:val="00DD6A5F"/>
    <w:rsid w:val="00DE1958"/>
    <w:rsid w:val="00DE756B"/>
    <w:rsid w:val="00DF0C25"/>
    <w:rsid w:val="00DF6863"/>
    <w:rsid w:val="00DF7E5A"/>
    <w:rsid w:val="00DF7FD8"/>
    <w:rsid w:val="00E003E9"/>
    <w:rsid w:val="00E005C4"/>
    <w:rsid w:val="00E00D33"/>
    <w:rsid w:val="00E067CD"/>
    <w:rsid w:val="00E06BA7"/>
    <w:rsid w:val="00E06C19"/>
    <w:rsid w:val="00E14ABC"/>
    <w:rsid w:val="00E15854"/>
    <w:rsid w:val="00E159EC"/>
    <w:rsid w:val="00E214C8"/>
    <w:rsid w:val="00E225FB"/>
    <w:rsid w:val="00E24CFA"/>
    <w:rsid w:val="00E25E69"/>
    <w:rsid w:val="00E26F29"/>
    <w:rsid w:val="00E27991"/>
    <w:rsid w:val="00E314A2"/>
    <w:rsid w:val="00E3496B"/>
    <w:rsid w:val="00E40A64"/>
    <w:rsid w:val="00E40CCC"/>
    <w:rsid w:val="00E4529E"/>
    <w:rsid w:val="00E479B0"/>
    <w:rsid w:val="00E53784"/>
    <w:rsid w:val="00E551B5"/>
    <w:rsid w:val="00E60184"/>
    <w:rsid w:val="00E61276"/>
    <w:rsid w:val="00E61FC0"/>
    <w:rsid w:val="00E625E4"/>
    <w:rsid w:val="00E654AC"/>
    <w:rsid w:val="00E67811"/>
    <w:rsid w:val="00E705F9"/>
    <w:rsid w:val="00E71588"/>
    <w:rsid w:val="00E736D3"/>
    <w:rsid w:val="00E80E62"/>
    <w:rsid w:val="00E85969"/>
    <w:rsid w:val="00E921B8"/>
    <w:rsid w:val="00E92C12"/>
    <w:rsid w:val="00E967D5"/>
    <w:rsid w:val="00EA12F2"/>
    <w:rsid w:val="00EA1CD6"/>
    <w:rsid w:val="00EA1F4B"/>
    <w:rsid w:val="00EA401C"/>
    <w:rsid w:val="00EA4020"/>
    <w:rsid w:val="00EA40EB"/>
    <w:rsid w:val="00EA4418"/>
    <w:rsid w:val="00EA5516"/>
    <w:rsid w:val="00EA69E5"/>
    <w:rsid w:val="00EA75B4"/>
    <w:rsid w:val="00EA7785"/>
    <w:rsid w:val="00EB6C04"/>
    <w:rsid w:val="00EB7DF1"/>
    <w:rsid w:val="00EC2705"/>
    <w:rsid w:val="00EC2A97"/>
    <w:rsid w:val="00EC3821"/>
    <w:rsid w:val="00EC3B87"/>
    <w:rsid w:val="00EC3F13"/>
    <w:rsid w:val="00EC5D05"/>
    <w:rsid w:val="00EC7E56"/>
    <w:rsid w:val="00ED6779"/>
    <w:rsid w:val="00ED6C1B"/>
    <w:rsid w:val="00ED6E6B"/>
    <w:rsid w:val="00EE5F9A"/>
    <w:rsid w:val="00EE6399"/>
    <w:rsid w:val="00EF4420"/>
    <w:rsid w:val="00EF7873"/>
    <w:rsid w:val="00F00372"/>
    <w:rsid w:val="00F02647"/>
    <w:rsid w:val="00F0523F"/>
    <w:rsid w:val="00F0538D"/>
    <w:rsid w:val="00F12146"/>
    <w:rsid w:val="00F1219D"/>
    <w:rsid w:val="00F145E9"/>
    <w:rsid w:val="00F15F73"/>
    <w:rsid w:val="00F17A64"/>
    <w:rsid w:val="00F21DEF"/>
    <w:rsid w:val="00F279B7"/>
    <w:rsid w:val="00F31FA0"/>
    <w:rsid w:val="00F329C6"/>
    <w:rsid w:val="00F3422A"/>
    <w:rsid w:val="00F4104E"/>
    <w:rsid w:val="00F42256"/>
    <w:rsid w:val="00F42DE6"/>
    <w:rsid w:val="00F45568"/>
    <w:rsid w:val="00F46A56"/>
    <w:rsid w:val="00F5070B"/>
    <w:rsid w:val="00F552DA"/>
    <w:rsid w:val="00F55F9C"/>
    <w:rsid w:val="00F60D91"/>
    <w:rsid w:val="00F6336A"/>
    <w:rsid w:val="00F63523"/>
    <w:rsid w:val="00F7348A"/>
    <w:rsid w:val="00F74E58"/>
    <w:rsid w:val="00F807C5"/>
    <w:rsid w:val="00F83781"/>
    <w:rsid w:val="00F8520B"/>
    <w:rsid w:val="00F87B7C"/>
    <w:rsid w:val="00F87F6B"/>
    <w:rsid w:val="00F92376"/>
    <w:rsid w:val="00F94061"/>
    <w:rsid w:val="00F97BB0"/>
    <w:rsid w:val="00FA3734"/>
    <w:rsid w:val="00FA38C8"/>
    <w:rsid w:val="00FA6C0E"/>
    <w:rsid w:val="00FB24F4"/>
    <w:rsid w:val="00FB273B"/>
    <w:rsid w:val="00FB2DC5"/>
    <w:rsid w:val="00FB5B66"/>
    <w:rsid w:val="00FB7CE4"/>
    <w:rsid w:val="00FC7467"/>
    <w:rsid w:val="00FD37F3"/>
    <w:rsid w:val="00FD5298"/>
    <w:rsid w:val="00FE0046"/>
    <w:rsid w:val="00FE091A"/>
    <w:rsid w:val="00FE4738"/>
    <w:rsid w:val="00FE4AC2"/>
    <w:rsid w:val="00FE56EB"/>
    <w:rsid w:val="00FE649C"/>
    <w:rsid w:val="00FE7874"/>
    <w:rsid w:val="00FF34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19753C"/>
  <w15:chartTrackingRefBased/>
  <w15:docId w15:val="{1C3FB713-4639-46BE-A500-F2B6BA6E0F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6B9C"/>
  </w:style>
  <w:style w:type="paragraph" w:styleId="Heading1">
    <w:name w:val="heading 1"/>
    <w:basedOn w:val="Normal"/>
    <w:next w:val="Normal"/>
    <w:link w:val="Heading1Char"/>
    <w:uiPriority w:val="9"/>
    <w:qFormat/>
    <w:rsid w:val="00664C2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64C2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3778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7788"/>
  </w:style>
  <w:style w:type="paragraph" w:styleId="Footer">
    <w:name w:val="footer"/>
    <w:basedOn w:val="Normal"/>
    <w:link w:val="FooterChar"/>
    <w:uiPriority w:val="99"/>
    <w:unhideWhenUsed/>
    <w:rsid w:val="0003778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37788"/>
  </w:style>
  <w:style w:type="paragraph" w:styleId="ListParagraph">
    <w:name w:val="List Paragraph"/>
    <w:basedOn w:val="Normal"/>
    <w:uiPriority w:val="34"/>
    <w:qFormat/>
    <w:rsid w:val="00BE4F19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664C2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664C2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664C2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64C2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55BE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55BE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55BE1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CD4F73-E494-4FE0-B37D-E39F3835221A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377e3d22-4ea1-422d-b0ad-8fcc89406b9e}" enabled="0" method="" siteId="{377e3d22-4ea1-422d-b0ad-8fcc89406b9e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684</Words>
  <Characters>3903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o Kivimaki</dc:creator>
  <cp:keywords/>
  <dc:description/>
  <cp:lastModifiedBy>Timo Kivimaki</cp:lastModifiedBy>
  <cp:revision>4</cp:revision>
  <dcterms:created xsi:type="dcterms:W3CDTF">2025-01-09T07:42:00Z</dcterms:created>
  <dcterms:modified xsi:type="dcterms:W3CDTF">2025-01-15T08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LqKAGUP2"/&gt;&lt;style id="http://www.zotero.org/styles/chicago-fullnote-bibliography" locale="en-US" hasBibliography="1" bibliographyStyleHasBeenSet="0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